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DA19B" w14:textId="77777777" w:rsidR="00F74943" w:rsidRPr="00AA3006" w:rsidRDefault="00370336" w:rsidP="00AA3006">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Trends</w:t>
      </w:r>
      <w:r w:rsidR="00F74943" w:rsidRPr="00F74943">
        <w:rPr>
          <w:rFonts w:ascii="Times New Roman" w:hAnsi="Times New Roman" w:cs="Times New Roman"/>
          <w:b/>
          <w:sz w:val="32"/>
          <w:szCs w:val="32"/>
        </w:rPr>
        <w:t xml:space="preserve"> </w:t>
      </w:r>
      <w:r w:rsidR="00534555">
        <w:rPr>
          <w:rFonts w:ascii="Times New Roman" w:hAnsi="Times New Roman" w:cs="Times New Roman"/>
          <w:b/>
          <w:sz w:val="32"/>
          <w:szCs w:val="32"/>
        </w:rPr>
        <w:t xml:space="preserve">in Relative Abundanc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Continent-</w:t>
      </w:r>
      <w:del w:id="0" w:author="Michel, Nicole" w:date="2018-10-16T15:33:00Z">
        <w:r w:rsidR="004F7A13" w:rsidDel="00B434C5">
          <w:rPr>
            <w:rFonts w:ascii="Times New Roman" w:hAnsi="Times New Roman" w:cs="Times New Roman"/>
            <w:b/>
            <w:sz w:val="32"/>
            <w:szCs w:val="32"/>
          </w:rPr>
          <w:delText xml:space="preserve">Scaled </w:delText>
        </w:r>
      </w:del>
      <w:ins w:id="1" w:author="Michel, Nicole" w:date="2018-10-16T15:33:00Z">
        <w:r w:rsidR="00B434C5">
          <w:rPr>
            <w:rFonts w:ascii="Times New Roman" w:hAnsi="Times New Roman" w:cs="Times New Roman"/>
            <w:b/>
            <w:sz w:val="32"/>
            <w:szCs w:val="32"/>
          </w:rPr>
          <w:t xml:space="preserve">Wide </w:t>
        </w:r>
      </w:ins>
      <w:r>
        <w:rPr>
          <w:rFonts w:ascii="Times New Roman" w:hAnsi="Times New Roman" w:cs="Times New Roman"/>
          <w:b/>
          <w:sz w:val="32"/>
          <w:szCs w:val="32"/>
        </w:rPr>
        <w:t>Bird Counts</w:t>
      </w:r>
    </w:p>
    <w:p w14:paraId="633DAED1" w14:textId="77777777" w:rsidR="00FC5D32" w:rsidRPr="00F74943" w:rsidRDefault="00FC5D32" w:rsidP="00305174">
      <w:pPr>
        <w:pStyle w:val="NoSpacing"/>
        <w:spacing w:line="480" w:lineRule="auto"/>
        <w:jc w:val="center"/>
        <w:rPr>
          <w:rFonts w:ascii="Times New Roman" w:hAnsi="Times New Roman" w:cs="Times New Roman"/>
        </w:rPr>
      </w:pPr>
    </w:p>
    <w:p w14:paraId="50687D43" w14:textId="77777777" w:rsidR="00F74943" w:rsidRDefault="00F74943" w:rsidP="00AA3006">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and H</w:t>
      </w:r>
      <w:r w:rsidR="00252CB5">
        <w:rPr>
          <w:rFonts w:ascii="Times New Roman" w:hAnsi="Times New Roman" w:cs="Times New Roman"/>
        </w:rPr>
        <w:t>å</w:t>
      </w:r>
      <w:r w:rsidRPr="00F74943">
        <w:rPr>
          <w:rFonts w:ascii="Times New Roman" w:hAnsi="Times New Roman" w:cs="Times New Roman"/>
        </w:rPr>
        <w:t>vard Rue</w:t>
      </w:r>
      <w:r w:rsidR="00252CB5" w:rsidRPr="00252CB5">
        <w:rPr>
          <w:rFonts w:ascii="Times New Roman" w:hAnsi="Times New Roman" w:cs="Times New Roman"/>
          <w:vertAlign w:val="superscript"/>
        </w:rPr>
        <w:t>3</w:t>
      </w:r>
    </w:p>
    <w:p w14:paraId="539A5E69" w14:textId="77777777" w:rsidR="00FC5D32" w:rsidRDefault="00FC5D32" w:rsidP="00305174">
      <w:pPr>
        <w:pStyle w:val="NoSpacing"/>
        <w:spacing w:line="480" w:lineRule="auto"/>
        <w:rPr>
          <w:rFonts w:ascii="Times New Roman" w:hAnsi="Times New Roman" w:cs="Times New Roman"/>
        </w:rPr>
      </w:pPr>
    </w:p>
    <w:p w14:paraId="6424D1A3" w14:textId="77777777" w:rsidR="008B4602" w:rsidRDefault="00252CB5" w:rsidP="00305174">
      <w:pPr>
        <w:pStyle w:val="NoSpacing"/>
        <w:spacing w:line="480" w:lineRule="auto"/>
        <w:rPr>
          <w:rFonts w:ascii="Times New Roman" w:hAnsi="Times New Roman" w:cs="Times New Roman"/>
          <w:i/>
        </w:rPr>
      </w:pPr>
      <w:r w:rsidRPr="008B4602">
        <w:rPr>
          <w:rFonts w:ascii="Times New Roman" w:hAnsi="Times New Roman" w:cs="Times New Roman"/>
          <w:vertAlign w:val="superscript"/>
        </w:rPr>
        <w:t>1</w:t>
      </w:r>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w:t>
      </w:r>
    </w:p>
    <w:p w14:paraId="738B3ED7" w14:textId="77777777" w:rsidR="008B4602" w:rsidRDefault="00252CB5" w:rsidP="00305174">
      <w:pPr>
        <w:pStyle w:val="NoSpacing"/>
        <w:spacing w:line="480" w:lineRule="auto"/>
        <w:rPr>
          <w:rFonts w:ascii="Times New Roman" w:hAnsi="Times New Roman" w:cs="Times New Roman"/>
          <w:i/>
        </w:rPr>
      </w:pPr>
      <w:r w:rsidRPr="008B4602">
        <w:rPr>
          <w:rFonts w:ascii="Times New Roman" w:hAnsi="Times New Roman" w:cs="Times New Roman"/>
          <w:vertAlign w:val="superscript"/>
        </w:rPr>
        <w:t>2</w:t>
      </w:r>
      <w:r w:rsidRPr="008B4602">
        <w:rPr>
          <w:rFonts w:ascii="Times New Roman" w:hAnsi="Times New Roman" w:cs="Times New Roman"/>
        </w:rPr>
        <w:t xml:space="preserve"> </w:t>
      </w:r>
      <w:r w:rsidRPr="004F7A13">
        <w:rPr>
          <w:rFonts w:ascii="Times New Roman" w:hAnsi="Times New Roman" w:cs="Times New Roman"/>
          <w:i/>
        </w:rPr>
        <w:t xml:space="preserve">National Audubon Society, </w:t>
      </w:r>
      <w:del w:id="2" w:author="Michel, Nicole" w:date="2018-10-16T15:28:00Z">
        <w:r w:rsidRPr="004F7A13" w:rsidDel="00B434C5">
          <w:rPr>
            <w:rFonts w:ascii="Times New Roman" w:hAnsi="Times New Roman" w:cs="Times New Roman"/>
            <w:i/>
          </w:rPr>
          <w:delText>Vancouver, Washington</w:delText>
        </w:r>
      </w:del>
      <w:ins w:id="3" w:author="Michel, Nicole" w:date="2018-10-16T15:28:00Z">
        <w:r w:rsidR="00B434C5">
          <w:rPr>
            <w:rFonts w:ascii="Times New Roman" w:hAnsi="Times New Roman" w:cs="Times New Roman"/>
            <w:i/>
          </w:rPr>
          <w:t>Portland, Oregon</w:t>
        </w:r>
      </w:ins>
      <w:r w:rsidRPr="004F7A13">
        <w:rPr>
          <w:rFonts w:ascii="Times New Roman" w:hAnsi="Times New Roman" w:cs="Times New Roman"/>
          <w:i/>
        </w:rPr>
        <w:t>, USA</w:t>
      </w:r>
      <w:r w:rsidR="00FC5D32" w:rsidRPr="004F7A13">
        <w:rPr>
          <w:rFonts w:ascii="Times New Roman" w:hAnsi="Times New Roman" w:cs="Times New Roman"/>
          <w:i/>
        </w:rPr>
        <w:t>;</w:t>
      </w:r>
    </w:p>
    <w:p w14:paraId="3FF6BC23" w14:textId="77777777" w:rsidR="00252CB5" w:rsidRPr="004F7A13" w:rsidRDefault="00252CB5" w:rsidP="00305174">
      <w:pPr>
        <w:pStyle w:val="NoSpacing"/>
        <w:spacing w:line="480" w:lineRule="auto"/>
        <w:rPr>
          <w:rFonts w:ascii="Times New Roman" w:hAnsi="Times New Roman" w:cs="Times New Roman"/>
          <w:i/>
        </w:rPr>
      </w:pPr>
      <w:r w:rsidRPr="008B4602">
        <w:rPr>
          <w:rFonts w:ascii="Times New Roman" w:hAnsi="Times New Roman" w:cs="Times New Roman"/>
          <w:vertAlign w:val="superscript"/>
        </w:rPr>
        <w:t>3</w:t>
      </w:r>
      <w:r w:rsidRPr="004F7A13">
        <w:rPr>
          <w:rFonts w:ascii="Times New Roman" w:hAnsi="Times New Roman" w:cs="Times New Roman"/>
          <w:i/>
        </w:rPr>
        <w:t xml:space="preserve"> King Abdulla University of Science and Technology, </w:t>
      </w:r>
      <w:r w:rsidR="00552CB5" w:rsidRPr="00552CB5">
        <w:rPr>
          <w:rFonts w:ascii="Times New Roman" w:hAnsi="Times New Roman" w:cs="Times New Roman"/>
          <w:i/>
        </w:rPr>
        <w:t>Thuwal, Saudi Arabia</w:t>
      </w:r>
    </w:p>
    <w:p w14:paraId="779C5245" w14:textId="77777777" w:rsidR="00252CB5" w:rsidRPr="00F74943" w:rsidRDefault="00252CB5" w:rsidP="00305174">
      <w:pPr>
        <w:pStyle w:val="NoSpacing"/>
        <w:spacing w:line="480" w:lineRule="auto"/>
        <w:rPr>
          <w:rFonts w:ascii="Times New Roman" w:hAnsi="Times New Roman" w:cs="Times New Roman"/>
        </w:rPr>
      </w:pPr>
    </w:p>
    <w:p w14:paraId="430D0CD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Abstract</w:t>
      </w:r>
    </w:p>
    <w:p w14:paraId="66B16931" w14:textId="77777777" w:rsidR="00F74943" w:rsidRDefault="005A3FCA" w:rsidP="00305174">
      <w:pPr>
        <w:pStyle w:val="NoSpacing"/>
        <w:spacing w:line="480" w:lineRule="auto"/>
        <w:rPr>
          <w:rFonts w:ascii="Times New Roman" w:hAnsi="Times New Roman" w:cs="Times New Roman"/>
        </w:rPr>
      </w:pPr>
      <w:r>
        <w:rPr>
          <w:rFonts w:ascii="Times New Roman" w:hAnsi="Times New Roman" w:cs="Times New Roman"/>
        </w:rPr>
        <w:t>This is the abstract.</w:t>
      </w:r>
    </w:p>
    <w:p w14:paraId="3F1D70A4" w14:textId="77777777" w:rsidR="001D2A93" w:rsidRPr="00F74943" w:rsidRDefault="001D2A93" w:rsidP="00305174">
      <w:pPr>
        <w:pStyle w:val="NoSpacing"/>
        <w:spacing w:line="480" w:lineRule="auto"/>
        <w:rPr>
          <w:rFonts w:ascii="Times New Roman" w:hAnsi="Times New Roman" w:cs="Times New Roman"/>
        </w:rPr>
      </w:pPr>
    </w:p>
    <w:p w14:paraId="6777165F" w14:textId="77777777"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14:paraId="5EA22FB3" w14:textId="77777777"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14:paraId="0F0CC32B" w14:textId="77777777" w:rsidR="00F74943" w:rsidRPr="00F74943" w:rsidRDefault="00F74943" w:rsidP="00305174">
      <w:pPr>
        <w:pStyle w:val="NoSpacing"/>
        <w:spacing w:line="480" w:lineRule="auto"/>
        <w:rPr>
          <w:rFonts w:ascii="Times New Roman" w:hAnsi="Times New Roman" w:cs="Times New Roman"/>
        </w:rPr>
      </w:pPr>
    </w:p>
    <w:p w14:paraId="77A7F3A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14:paraId="013A4B5F" w14:textId="23F7D1FC"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w:t>
      </w:r>
      <w:del w:id="4" w:author="Michel, Nicole" w:date="2018-10-16T16:04:00Z">
        <w:r w:rsidRPr="00F74943" w:rsidDel="001A33F4">
          <w:rPr>
            <w:rFonts w:ascii="Times New Roman" w:hAnsi="Times New Roman" w:cs="Times New Roman"/>
          </w:rPr>
          <w:delText>d</w:delText>
        </w:r>
      </w:del>
      <w:r w:rsidRPr="00F74943">
        <w:rPr>
          <w:rFonts w:ascii="Times New Roman" w:hAnsi="Times New Roman" w:cs="Times New Roman"/>
        </w:rPr>
        <w:t xml:space="preserve">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xml:space="preserve">, </w:t>
      </w:r>
      <w:del w:id="5" w:author="Michel, Nicole" w:date="2018-10-16T16:04:00Z">
        <w:r w:rsidRPr="00F74943" w:rsidDel="001A33F4">
          <w:rPr>
            <w:rFonts w:ascii="Times New Roman" w:hAnsi="Times New Roman" w:cs="Times New Roman"/>
          </w:rPr>
          <w:delText>are important pieces of</w:delText>
        </w:r>
      </w:del>
      <w:ins w:id="6" w:author="Michel, Nicole" w:date="2018-10-16T16:04:00Z">
        <w:r w:rsidR="001A33F4">
          <w:rPr>
            <w:rFonts w:ascii="Times New Roman" w:hAnsi="Times New Roman" w:cs="Times New Roman"/>
          </w:rPr>
          <w:t>provide valuable</w:t>
        </w:r>
      </w:ins>
      <w:r w:rsidRPr="00F74943">
        <w:rPr>
          <w:rFonts w:ascii="Times New Roman" w:hAnsi="Times New Roman" w:cs="Times New Roman"/>
        </w:rPr>
        <w:t xml:space="preserve"> information for understanding the conservation needs</w:t>
      </w:r>
      <w:r>
        <w:rPr>
          <w:rFonts w:ascii="Times New Roman" w:hAnsi="Times New Roman" w:cs="Times New Roman"/>
        </w:rPr>
        <w:t xml:space="preserve"> of </w:t>
      </w:r>
      <w:r>
        <w:rPr>
          <w:rFonts w:ascii="Times New Roman" w:hAnsi="Times New Roman" w:cs="Times New Roman"/>
        </w:rPr>
        <w:lastRenderedPageBreak/>
        <w:t xml:space="preserve">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ins w:id="7" w:author="Michel, Nicole" w:date="2018-10-16T16:14:00Z">
        <w:r w:rsidR="006F41FF">
          <w:rPr>
            <w:rFonts w:ascii="Times New Roman" w:hAnsi="Times New Roman" w:cs="Times New Roman"/>
          </w:rPr>
          <w:t xml:space="preserve"> </w:t>
        </w:r>
      </w:ins>
      <w:ins w:id="8" w:author="Michel, Nicole" w:date="2018-10-17T10:53:00Z">
        <w:r w:rsidR="008307A9">
          <w:rPr>
            <w:rFonts w:ascii="Times New Roman" w:hAnsi="Times New Roman" w:cs="Times New Roman"/>
          </w:rPr>
          <w:t xml:space="preserve">For example, </w:t>
        </w:r>
      </w:ins>
      <w:commentRangeStart w:id="9"/>
      <w:ins w:id="10" w:author="Michel, Nicole" w:date="2018-10-16T16:14:00Z">
        <w:r w:rsidR="006F41FF">
          <w:rPr>
            <w:rFonts w:ascii="Times New Roman" w:hAnsi="Times New Roman" w:cs="Times New Roman"/>
          </w:rPr>
          <w:t>CBC trends have been used to [give a couple examples here].</w:t>
        </w:r>
      </w:ins>
      <w:ins w:id="11" w:author="Michel, Nicole" w:date="2018-10-16T16:15:00Z">
        <w:r w:rsidR="006F41FF">
          <w:rPr>
            <w:rFonts w:ascii="Times New Roman" w:hAnsi="Times New Roman" w:cs="Times New Roman"/>
          </w:rPr>
          <w:t xml:space="preserve"> </w:t>
        </w:r>
      </w:ins>
      <w:ins w:id="12" w:author="Michel, Nicole" w:date="2018-10-16T16:04:00Z">
        <w:r w:rsidR="001A33F4">
          <w:rPr>
            <w:rFonts w:ascii="Times New Roman" w:hAnsi="Times New Roman" w:cs="Times New Roman"/>
          </w:rPr>
          <w:t xml:space="preserve"> </w:t>
        </w:r>
      </w:ins>
      <w:commentRangeEnd w:id="9"/>
      <w:ins w:id="13" w:author="Michel, Nicole" w:date="2018-10-16T16:16:00Z">
        <w:r w:rsidR="006F41FF">
          <w:rPr>
            <w:rStyle w:val="CommentReference"/>
          </w:rPr>
          <w:commentReference w:id="9"/>
        </w:r>
      </w:ins>
    </w:p>
    <w:p w14:paraId="346A33EF" w14:textId="77777777" w:rsidR="00F74943" w:rsidRPr="00F74943" w:rsidRDefault="00F74943" w:rsidP="00305174">
      <w:pPr>
        <w:pStyle w:val="NoSpacing"/>
        <w:spacing w:line="480" w:lineRule="auto"/>
        <w:rPr>
          <w:rFonts w:ascii="Times New Roman" w:hAnsi="Times New Roman" w:cs="Times New Roman"/>
        </w:rPr>
      </w:pPr>
    </w:p>
    <w:p w14:paraId="6957290C" w14:textId="2705E06E"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commentRangeStart w:id="14"/>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commentRangeEnd w:id="14"/>
      <w:r w:rsidR="001A33F4">
        <w:rPr>
          <w:rStyle w:val="CommentReference"/>
        </w:rPr>
        <w:commentReference w:id="14"/>
      </w:r>
      <w:r w:rsidRPr="00F74943">
        <w:rPr>
          <w:rFonts w:ascii="Times New Roman" w:hAnsi="Times New Roman" w:cs="Times New Roman"/>
        </w:rPr>
        <w:t xml:space="preserve"> </w:t>
      </w:r>
      <w:ins w:id="15" w:author="Michel, Nicole" w:date="2018-10-16T16:19:00Z">
        <w:r w:rsidR="006F41FF">
          <w:rPr>
            <w:rFonts w:ascii="Times New Roman" w:hAnsi="Times New Roman" w:cs="Times New Roman"/>
          </w:rPr>
          <w:t>wa</w:t>
        </w:r>
      </w:ins>
      <w:del w:id="16" w:author="Michel, Nicole" w:date="2018-10-16T16:19:00Z">
        <w:r w:rsidRPr="00F74943" w:rsidDel="006F41FF">
          <w:rPr>
            <w:rFonts w:ascii="Times New Roman" w:hAnsi="Times New Roman" w:cs="Times New Roman"/>
          </w:rPr>
          <w:delText>i</w:delText>
        </w:r>
      </w:del>
      <w:r w:rsidRPr="00F74943">
        <w:rPr>
          <w:rFonts w:ascii="Times New Roman" w:hAnsi="Times New Roman" w:cs="Times New Roman"/>
        </w:rPr>
        <w:t xml:space="preserve">s </w:t>
      </w:r>
      <w:del w:id="17" w:author="Michel, Nicole" w:date="2018-10-16T16:06:00Z">
        <w:r w:rsidRPr="00F74943" w:rsidDel="001A33F4">
          <w:rPr>
            <w:rFonts w:ascii="Times New Roman" w:hAnsi="Times New Roman" w:cs="Times New Roman"/>
          </w:rPr>
          <w:delText>based on</w:delText>
        </w:r>
      </w:del>
      <w:ins w:id="18" w:author="Michel, Nicole" w:date="2018-10-16T16:06:00Z">
        <w:r w:rsidR="001A33F4">
          <w:rPr>
            <w:rFonts w:ascii="Times New Roman" w:hAnsi="Times New Roman" w:cs="Times New Roman"/>
          </w:rPr>
          <w:t>derived from</w:t>
        </w:r>
      </w:ins>
      <w:r w:rsidRPr="00F74943">
        <w:rPr>
          <w:rFonts w:ascii="Times New Roman" w:hAnsi="Times New Roman" w:cs="Times New Roman"/>
        </w:rPr>
        <w:t xml:space="preserve">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 xml:space="preserve">one of </w:t>
      </w:r>
      <w:ins w:id="19" w:author="Michel, Nicole" w:date="2018-10-17T10:02:00Z">
        <w:r w:rsidR="0095096E">
          <w:rPr>
            <w:rFonts w:ascii="Times New Roman" w:hAnsi="Times New Roman" w:cs="Times New Roman"/>
          </w:rPr>
          <w:t xml:space="preserve">up to </w:t>
        </w:r>
      </w:ins>
      <w:commentRangeStart w:id="20"/>
      <w:r w:rsidR="00EF2A11">
        <w:rPr>
          <w:rFonts w:ascii="Times New Roman" w:hAnsi="Times New Roman" w:cs="Times New Roman"/>
        </w:rPr>
        <w:t>169</w:t>
      </w:r>
      <w:commentRangeEnd w:id="20"/>
      <w:r w:rsidR="0095096E">
        <w:rPr>
          <w:rStyle w:val="CommentReference"/>
        </w:rPr>
        <w:commentReference w:id="20"/>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w:t>
      </w:r>
      <w:del w:id="21" w:author="Michel, Nicole" w:date="2018-10-17T10:03:00Z">
        <w:r w:rsidRPr="00F74943" w:rsidDel="0095096E">
          <w:rPr>
            <w:rFonts w:ascii="Times New Roman" w:hAnsi="Times New Roman" w:cs="Times New Roman"/>
          </w:rPr>
          <w:delText xml:space="preserve">use </w:delText>
        </w:r>
      </w:del>
      <w:r w:rsidRPr="00F74943">
        <w:rPr>
          <w:rFonts w:ascii="Times New Roman" w:hAnsi="Times New Roman" w:cs="Times New Roman"/>
        </w:rPr>
        <w:t xml:space="preserve">a non-linear function </w:t>
      </w:r>
      <w:ins w:id="22" w:author="Michel, Nicole" w:date="2018-10-17T10:03:00Z">
        <w:r w:rsidR="0095096E">
          <w:rPr>
            <w:rFonts w:ascii="Times New Roman" w:hAnsi="Times New Roman" w:cs="Times New Roman"/>
          </w:rPr>
          <w:t xml:space="preserve">is used </w:t>
        </w:r>
      </w:ins>
      <w:r w:rsidRPr="00F74943">
        <w:rPr>
          <w:rFonts w:ascii="Times New Roman" w:hAnsi="Times New Roman" w:cs="Times New Roman"/>
        </w:rPr>
        <w:t xml:space="preserve">to </w:t>
      </w:r>
      <w:commentRangeStart w:id="23"/>
      <w:r w:rsidRPr="00F74943">
        <w:rPr>
          <w:rFonts w:ascii="Times New Roman" w:hAnsi="Times New Roman" w:cs="Times New Roman"/>
        </w:rPr>
        <w:t>remove the effect of observer effort on counts</w:t>
      </w:r>
      <w:commentRangeEnd w:id="23"/>
      <w:r w:rsidR="0095096E">
        <w:rPr>
          <w:rStyle w:val="CommentReference"/>
        </w:rPr>
        <w:commentReference w:id="23"/>
      </w:r>
      <w:r w:rsidRPr="00F74943">
        <w:rPr>
          <w:rFonts w:ascii="Times New Roman" w:hAnsi="Times New Roman" w:cs="Times New Roman"/>
        </w:rPr>
        <w:t>,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ins w:id="24" w:author="Michel, Nicole" w:date="2018-10-17T10:05:00Z">
        <w:r w:rsidR="0095096E">
          <w:rPr>
            <w:rFonts w:ascii="Times New Roman" w:hAnsi="Times New Roman" w:cs="Times New Roman"/>
          </w:rPr>
          <w:t>These</w:t>
        </w:r>
      </w:ins>
      <w:del w:id="25" w:author="Michel, Nicole" w:date="2018-10-17T10:05:00Z">
        <w:r w:rsidR="00767C56" w:rsidDel="0095096E">
          <w:rPr>
            <w:rFonts w:ascii="Times New Roman" w:hAnsi="Times New Roman" w:cs="Times New Roman"/>
          </w:rPr>
          <w:delText>Next,</w:delText>
        </w:r>
      </w:del>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w:t>
      </w:r>
      <w:del w:id="26" w:author="Michel, Nicole" w:date="2018-10-17T10:05:00Z">
        <w:r w:rsidRPr="00F74943" w:rsidDel="0095096E">
          <w:rPr>
            <w:rFonts w:ascii="Times New Roman" w:hAnsi="Times New Roman" w:cs="Times New Roman"/>
          </w:rPr>
          <w:delText xml:space="preserve">different </w:delText>
        </w:r>
        <w:r w:rsidR="00AE3690" w:rsidDel="0095096E">
          <w:rPr>
            <w:rFonts w:ascii="Times New Roman" w:hAnsi="Times New Roman" w:cs="Times New Roman"/>
          </w:rPr>
          <w:delText xml:space="preserve">end points </w:delText>
        </w:r>
      </w:del>
      <w:ins w:id="27" w:author="Michel, Nicole" w:date="2018-10-17T10:05:00Z">
        <w:r w:rsidR="0095096E">
          <w:rPr>
            <w:rFonts w:ascii="Times New Roman" w:hAnsi="Times New Roman" w:cs="Times New Roman"/>
          </w:rPr>
          <w:t xml:space="preserve">defined time periods </w:t>
        </w:r>
      </w:ins>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14:paraId="4FCE92CE" w14:textId="77777777" w:rsidR="00F74943" w:rsidRPr="00F74943" w:rsidRDefault="00F74943" w:rsidP="00305174">
      <w:pPr>
        <w:pStyle w:val="NoSpacing"/>
        <w:spacing w:line="480" w:lineRule="auto"/>
        <w:rPr>
          <w:rFonts w:ascii="Times New Roman" w:hAnsi="Times New Roman" w:cs="Times New Roman"/>
        </w:rPr>
      </w:pPr>
    </w:p>
    <w:p w14:paraId="42E2B81C" w14:textId="6BB6DAD9"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del w:id="28" w:author="Michel, Nicole" w:date="2018-10-17T10:05:00Z">
        <w:r w:rsidRPr="00F74943" w:rsidDel="0095096E">
          <w:rPr>
            <w:rFonts w:ascii="Times New Roman" w:hAnsi="Times New Roman" w:cs="Times New Roman"/>
          </w:rPr>
          <w:delText xml:space="preserve">pros of the </w:delText>
        </w:r>
      </w:del>
      <w:del w:id="29" w:author="Michel, Nicole" w:date="2018-10-17T10:06:00Z">
        <w:r w:rsidR="00AE46B2" w:rsidDel="0095096E">
          <w:rPr>
            <w:rFonts w:ascii="Times New Roman" w:hAnsi="Times New Roman" w:cs="Times New Roman"/>
          </w:rPr>
          <w:delText>standard</w:delText>
        </w:r>
      </w:del>
      <w:ins w:id="30" w:author="Michel, Nicole" w:date="2018-10-17T10:06:00Z">
        <w:r w:rsidR="0095096E">
          <w:rPr>
            <w:rFonts w:ascii="Times New Roman" w:hAnsi="Times New Roman" w:cs="Times New Roman"/>
          </w:rPr>
          <w:t>traditional</w:t>
        </w:r>
      </w:ins>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del w:id="31" w:author="Michel, Nicole" w:date="2018-10-17T10:05:00Z">
        <w:r w:rsidR="00767C56" w:rsidDel="0095096E">
          <w:rPr>
            <w:rFonts w:ascii="Times New Roman" w:hAnsi="Times New Roman" w:cs="Times New Roman"/>
          </w:rPr>
          <w:delText>approach are as follows</w:delText>
        </w:r>
      </w:del>
      <w:ins w:id="32" w:author="Michel, Nicole" w:date="2018-10-17T10:07:00Z">
        <w:r w:rsidR="0095096E">
          <w:rPr>
            <w:rFonts w:ascii="Times New Roman" w:hAnsi="Times New Roman" w:cs="Times New Roman"/>
          </w:rPr>
          <w:t xml:space="preserve">provides robust long-term trend estimates from noisy </w:t>
        </w:r>
      </w:ins>
      <w:ins w:id="33" w:author="Michel, Nicole" w:date="2018-10-17T10:22:00Z">
        <w:r w:rsidR="00A160EC">
          <w:rPr>
            <w:rFonts w:ascii="Times New Roman" w:hAnsi="Times New Roman" w:cs="Times New Roman"/>
          </w:rPr>
          <w:t xml:space="preserve">community science </w:t>
        </w:r>
      </w:ins>
      <w:ins w:id="34" w:author="Michel, Nicole" w:date="2018-10-17T10:07:00Z">
        <w:r w:rsidR="0095096E">
          <w:rPr>
            <w:rFonts w:ascii="Times New Roman" w:hAnsi="Times New Roman" w:cs="Times New Roman"/>
          </w:rPr>
          <w:t>data across large spatial scales</w:t>
        </w:r>
      </w:ins>
      <w:r w:rsidR="00767C56">
        <w:rPr>
          <w:rFonts w:ascii="Times New Roman" w:hAnsi="Times New Roman" w:cs="Times New Roman"/>
        </w:rPr>
        <w:t>.  B</w:t>
      </w:r>
      <w:r w:rsidRPr="00F74943">
        <w:rPr>
          <w:rFonts w:ascii="Times New Roman" w:hAnsi="Times New Roman" w:cs="Times New Roman"/>
        </w:rPr>
        <w:t>y pooling count circles per stratum, this approach deals with the issue of count locations</w:t>
      </w:r>
      <w:ins w:id="35" w:author="Michel, Nicole" w:date="2018-10-17T10:22:00Z">
        <w:r w:rsidR="00FD59AB">
          <w:rPr>
            <w:rFonts w:ascii="Times New Roman" w:hAnsi="Times New Roman" w:cs="Times New Roman"/>
          </w:rPr>
          <w:t xml:space="preserve"> (here, CBC circles)</w:t>
        </w:r>
      </w:ins>
      <w:r w:rsidRPr="00F74943">
        <w:rPr>
          <w:rFonts w:ascii="Times New Roman" w:hAnsi="Times New Roman" w:cs="Times New Roman"/>
        </w:rPr>
        <w:t xml:space="preserve">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del w:id="36" w:author="Michel, Nicole" w:date="2018-10-17T10:07:00Z">
        <w:r w:rsidR="00767C56" w:rsidDel="0095096E">
          <w:rPr>
            <w:rFonts w:ascii="Times New Roman" w:hAnsi="Times New Roman" w:cs="Times New Roman"/>
          </w:rPr>
          <w:delText>B</w:delText>
        </w:r>
        <w:r w:rsidRPr="00F74943" w:rsidDel="0095096E">
          <w:rPr>
            <w:rFonts w:ascii="Times New Roman" w:hAnsi="Times New Roman" w:cs="Times New Roman"/>
          </w:rPr>
          <w:delText>y pooling per stratum</w:delText>
        </w:r>
      </w:del>
      <w:ins w:id="37" w:author="Michel, Nicole" w:date="2018-10-17T10:07:00Z">
        <w:r w:rsidR="0095096E">
          <w:rPr>
            <w:rFonts w:ascii="Times New Roman" w:hAnsi="Times New Roman" w:cs="Times New Roman"/>
          </w:rPr>
          <w:t>Additionally</w:t>
        </w:r>
      </w:ins>
      <w:r w:rsidRPr="00F74943">
        <w:rPr>
          <w:rFonts w:ascii="Times New Roman" w:hAnsi="Times New Roman" w:cs="Times New Roman"/>
        </w:rPr>
        <w:t xml:space="preserve">, </w:t>
      </w:r>
      <w:ins w:id="38" w:author="Michel, Nicole" w:date="2018-10-17T10:07:00Z">
        <w:r w:rsidR="0095096E">
          <w:rPr>
            <w:rFonts w:ascii="Times New Roman" w:hAnsi="Times New Roman" w:cs="Times New Roman"/>
          </w:rPr>
          <w:t xml:space="preserve">pooling produces </w:t>
        </w:r>
      </w:ins>
      <w:r w:rsidRPr="00F74943">
        <w:rPr>
          <w:rFonts w:ascii="Times New Roman" w:hAnsi="Times New Roman" w:cs="Times New Roman"/>
        </w:rPr>
        <w:t xml:space="preserve">a </w:t>
      </w:r>
      <w:ins w:id="39" w:author="Michel, Nicole" w:date="2018-10-17T10:07:00Z">
        <w:r w:rsidR="0095096E">
          <w:rPr>
            <w:rFonts w:ascii="Times New Roman" w:hAnsi="Times New Roman" w:cs="Times New Roman"/>
          </w:rPr>
          <w:t xml:space="preserve">sufficiently </w:t>
        </w:r>
      </w:ins>
      <w:r w:rsidRPr="00F74943">
        <w:rPr>
          <w:rFonts w:ascii="Times New Roman" w:hAnsi="Times New Roman" w:cs="Times New Roman"/>
        </w:rPr>
        <w:t xml:space="preserve">large </w:t>
      </w:r>
      <w:del w:id="40" w:author="Michel, Nicole" w:date="2018-10-17T10:07:00Z">
        <w:r w:rsidRPr="00F74943" w:rsidDel="0095096E">
          <w:rPr>
            <w:rFonts w:ascii="Times New Roman" w:hAnsi="Times New Roman" w:cs="Times New Roman"/>
          </w:rPr>
          <w:delText xml:space="preserve">enough </w:delText>
        </w:r>
      </w:del>
      <w:r w:rsidRPr="00F74943">
        <w:rPr>
          <w:rFonts w:ascii="Times New Roman" w:hAnsi="Times New Roman" w:cs="Times New Roman"/>
        </w:rPr>
        <w:t xml:space="preserve">sample of counts </w:t>
      </w:r>
      <w:del w:id="41" w:author="Michel, Nicole" w:date="2018-10-17T10:22:00Z">
        <w:r w:rsidRPr="00F74943" w:rsidDel="00A160EC">
          <w:rPr>
            <w:rFonts w:ascii="Times New Roman" w:hAnsi="Times New Roman" w:cs="Times New Roman"/>
          </w:rPr>
          <w:delText xml:space="preserve">is attained </w:delText>
        </w:r>
      </w:del>
      <w:r w:rsidRPr="00F74943">
        <w:rPr>
          <w:rFonts w:ascii="Times New Roman" w:hAnsi="Times New Roman" w:cs="Times New Roman"/>
        </w:rPr>
        <w:t>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w:t>
      </w:r>
      <w:del w:id="42" w:author="Michel, Nicole" w:date="2018-10-17T10:29:00Z">
        <w:r w:rsidR="003D2A9E" w:rsidDel="00FD59AB">
          <w:rPr>
            <w:rFonts w:ascii="Times New Roman" w:hAnsi="Times New Roman" w:cs="Times New Roman"/>
          </w:rPr>
          <w:delText xml:space="preserve">across </w:delText>
        </w:r>
      </w:del>
      <w:ins w:id="43" w:author="Michel, Nicole" w:date="2018-10-17T10:29:00Z">
        <w:r w:rsidR="00FD59AB">
          <w:rPr>
            <w:rFonts w:ascii="Times New Roman" w:hAnsi="Times New Roman" w:cs="Times New Roman"/>
          </w:rPr>
          <w:t>among</w:t>
        </w:r>
        <w:r w:rsidR="00FD59AB">
          <w:rPr>
            <w:rFonts w:ascii="Times New Roman" w:hAnsi="Times New Roman" w:cs="Times New Roman"/>
          </w:rPr>
          <w:t xml:space="preserve"> </w:t>
        </w:r>
      </w:ins>
      <w:r w:rsidR="003D2A9E">
        <w:rPr>
          <w:rFonts w:ascii="Times New Roman" w:hAnsi="Times New Roman" w:cs="Times New Roman"/>
        </w:rPr>
        <w:t xml:space="preserve">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Th</w:t>
      </w:r>
      <w:del w:id="44" w:author="Michel, Nicole" w:date="2018-10-17T10:30:00Z">
        <w:r w:rsidRPr="00F74943" w:rsidDel="00FD59AB">
          <w:rPr>
            <w:rFonts w:ascii="Times New Roman" w:hAnsi="Times New Roman" w:cs="Times New Roman"/>
          </w:rPr>
          <w:delText>e</w:delText>
        </w:r>
      </w:del>
      <w:ins w:id="45" w:author="Michel, Nicole" w:date="2018-10-17T10:30:00Z">
        <w:r w:rsidR="00FD59AB">
          <w:rPr>
            <w:rFonts w:ascii="Times New Roman" w:hAnsi="Times New Roman" w:cs="Times New Roman"/>
          </w:rPr>
          <w:t>is</w:t>
        </w:r>
      </w:ins>
      <w:r w:rsidRPr="00F74943">
        <w:rPr>
          <w:rFonts w:ascii="Times New Roman" w:hAnsi="Times New Roman" w:cs="Times New Roman"/>
        </w:rPr>
        <w:t xml:space="preserve"> approach produces a relative abundance index per year and stratum, which can be </w:t>
      </w:r>
      <w:r w:rsidR="00AE46B2">
        <w:rPr>
          <w:rFonts w:ascii="Times New Roman" w:hAnsi="Times New Roman" w:cs="Times New Roman"/>
        </w:rPr>
        <w:t xml:space="preserve">used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w:t>
      </w:r>
      <w:ins w:id="46" w:author="Michel, Nicole" w:date="2018-10-17T10:23:00Z">
        <w:r w:rsidR="00FD59AB">
          <w:rPr>
            <w:rFonts w:ascii="Times New Roman" w:hAnsi="Times New Roman" w:cs="Times New Roman"/>
          </w:rPr>
          <w:t xml:space="preserve">hierarchically nested </w:t>
        </w:r>
      </w:ins>
      <w:r w:rsidRPr="00F74943">
        <w:rPr>
          <w:rFonts w:ascii="Times New Roman" w:hAnsi="Times New Roman" w:cs="Times New Roman"/>
        </w:rPr>
        <w:t xml:space="preserve">strata, such as states, </w:t>
      </w:r>
      <w:r w:rsidRPr="00F74943">
        <w:rPr>
          <w:rFonts w:ascii="Times New Roman" w:hAnsi="Times New Roman" w:cs="Times New Roman"/>
        </w:rPr>
        <w:lastRenderedPageBreak/>
        <w:t xml:space="preserve">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w:t>
      </w:r>
      <w:del w:id="47" w:author="Michel, Nicole" w:date="2018-10-17T10:31:00Z">
        <w:r w:rsidR="00C94AE7" w:rsidDel="00FD59AB">
          <w:rPr>
            <w:rFonts w:ascii="Times New Roman" w:hAnsi="Times New Roman" w:cs="Times New Roman"/>
          </w:rPr>
          <w:delText xml:space="preserve">across </w:delText>
        </w:r>
      </w:del>
      <w:ins w:id="48" w:author="Michel, Nicole" w:date="2018-10-17T10:31:00Z">
        <w:r w:rsidR="00FD59AB">
          <w:rPr>
            <w:rFonts w:ascii="Times New Roman" w:hAnsi="Times New Roman" w:cs="Times New Roman"/>
          </w:rPr>
          <w:t xml:space="preserve">between </w:t>
        </w:r>
      </w:ins>
      <w:r w:rsidR="00C94AE7">
        <w:rPr>
          <w:rFonts w:ascii="Times New Roman" w:hAnsi="Times New Roman" w:cs="Times New Roman"/>
        </w:rPr>
        <w:t xml:space="preserve">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14:paraId="0EBDEAC2" w14:textId="77777777" w:rsidR="00F74943" w:rsidRPr="00F74943" w:rsidRDefault="00F74943" w:rsidP="00305174">
      <w:pPr>
        <w:pStyle w:val="NoSpacing"/>
        <w:spacing w:line="480" w:lineRule="auto"/>
        <w:rPr>
          <w:rFonts w:ascii="Times New Roman" w:hAnsi="Times New Roman" w:cs="Times New Roman"/>
        </w:rPr>
      </w:pPr>
    </w:p>
    <w:p w14:paraId="0FEAF569" w14:textId="733A9E41" w:rsidR="00ED6C34" w:rsidRDefault="00F74943" w:rsidP="00305174">
      <w:pPr>
        <w:pStyle w:val="NoSpacing"/>
        <w:spacing w:line="480" w:lineRule="auto"/>
        <w:rPr>
          <w:ins w:id="49" w:author="Michel, Nicole" w:date="2018-10-17T10:56:00Z"/>
          <w:rFonts w:ascii="Times New Roman" w:hAnsi="Times New Roman" w:cs="Times New Roman"/>
        </w:rPr>
      </w:pPr>
      <w:del w:id="50" w:author="Michel, Nicole" w:date="2018-10-17T10:49:00Z">
        <w:r w:rsidRPr="00F74943" w:rsidDel="008307A9">
          <w:rPr>
            <w:rFonts w:ascii="Times New Roman" w:hAnsi="Times New Roman" w:cs="Times New Roman"/>
          </w:rPr>
          <w:delText>The cons of the current approach are as follows</w:delText>
        </w:r>
      </w:del>
      <w:ins w:id="51" w:author="Michel, Nicole" w:date="2018-10-17T10:54:00Z">
        <w:r w:rsidR="008307A9" w:rsidRPr="008307A9">
          <w:rPr>
            <w:rFonts w:ascii="Times New Roman" w:hAnsi="Times New Roman" w:cs="Times New Roman"/>
          </w:rPr>
          <w:t xml:space="preserve"> </w:t>
        </w:r>
        <w:r w:rsidR="008307A9">
          <w:rPr>
            <w:rFonts w:ascii="Times New Roman" w:hAnsi="Times New Roman" w:cs="Times New Roman"/>
          </w:rPr>
          <w:t xml:space="preserve">However, though the </w:t>
        </w:r>
        <w:r w:rsidR="008307A9">
          <w:rPr>
            <w:rFonts w:ascii="Times New Roman" w:hAnsi="Times New Roman" w:cs="Times New Roman"/>
          </w:rPr>
          <w:t xml:space="preserve">current approach produces </w:t>
        </w:r>
        <w:r w:rsidR="008307A9">
          <w:rPr>
            <w:rFonts w:ascii="Times New Roman" w:hAnsi="Times New Roman" w:cs="Times New Roman"/>
          </w:rPr>
          <w:t>trends</w:t>
        </w:r>
        <w:r w:rsidR="008307A9">
          <w:rPr>
            <w:rFonts w:ascii="Times New Roman" w:hAnsi="Times New Roman" w:cs="Times New Roman"/>
          </w:rPr>
          <w:t xml:space="preserve"> that</w:t>
        </w:r>
        <w:r w:rsidR="008307A9">
          <w:rPr>
            <w:rFonts w:ascii="Times New Roman" w:hAnsi="Times New Roman" w:cs="Times New Roman"/>
          </w:rPr>
          <w:t xml:space="preserve"> are useful for understanding population status of birds at</w:t>
        </w:r>
        <w:r w:rsidR="008307A9">
          <w:rPr>
            <w:rFonts w:ascii="Times New Roman" w:hAnsi="Times New Roman" w:cs="Times New Roman"/>
          </w:rPr>
          <w:t xml:space="preserve"> regional or continental scales the approach has a number of computational and spatial limitations</w:t>
        </w:r>
      </w:ins>
      <w:r w:rsidRPr="00F74943">
        <w:rPr>
          <w:rFonts w:ascii="Times New Roman" w:hAnsi="Times New Roman" w:cs="Times New Roman"/>
        </w:rPr>
        <w:t xml:space="preserve">.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w:t>
      </w:r>
      <w:ins w:id="52" w:author="Michel, Nicole" w:date="2018-10-17T10:51:00Z">
        <w:r w:rsidR="008307A9">
          <w:rPr>
            <w:rFonts w:ascii="Times New Roman" w:hAnsi="Times New Roman" w:cs="Times New Roman"/>
          </w:rPr>
          <w:t>. This is due to its use of</w:t>
        </w:r>
      </w:ins>
      <w:del w:id="53" w:author="Michel, Nicole" w:date="2018-10-17T10:51:00Z">
        <w:r w:rsidRPr="00F74943" w:rsidDel="008307A9">
          <w:rPr>
            <w:rFonts w:ascii="Times New Roman" w:hAnsi="Times New Roman" w:cs="Times New Roman"/>
          </w:rPr>
          <w:delText>, as it uses</w:delText>
        </w:r>
      </w:del>
      <w:r w:rsidRPr="00F74943">
        <w:rPr>
          <w:rFonts w:ascii="Times New Roman" w:hAnsi="Times New Roman" w:cs="Times New Roman"/>
        </w:rPr>
        <w:t xml:space="preserve"> Markov chain Monte Carlo (MCMC) to estimate model parameters for relative abundance</w:t>
      </w:r>
      <w:ins w:id="54" w:author="Michel, Nicole" w:date="2018-10-17T10:51:00Z">
        <w:r w:rsidR="008307A9">
          <w:rPr>
            <w:rFonts w:ascii="Times New Roman" w:hAnsi="Times New Roman" w:cs="Times New Roman"/>
          </w:rPr>
          <w:t>,</w:t>
        </w:r>
      </w:ins>
      <w:del w:id="55" w:author="Michel, Nicole" w:date="2018-10-17T10:51:00Z">
        <w:r w:rsidRPr="00F74943" w:rsidDel="008307A9">
          <w:rPr>
            <w:rFonts w:ascii="Times New Roman" w:hAnsi="Times New Roman" w:cs="Times New Roman"/>
          </w:rPr>
          <w:delText>, and</w:delText>
        </w:r>
      </w:del>
      <w:r w:rsidRPr="00F74943">
        <w:rPr>
          <w:rFonts w:ascii="Times New Roman" w:hAnsi="Times New Roman" w:cs="Times New Roman"/>
        </w:rPr>
        <w:t xml:space="preserve"> </w:t>
      </w:r>
      <w:del w:id="56" w:author="Michel, Nicole" w:date="2018-10-17T10:51:00Z">
        <w:r w:rsidRPr="00F74943" w:rsidDel="008307A9">
          <w:rPr>
            <w:rFonts w:ascii="Times New Roman" w:hAnsi="Times New Roman" w:cs="Times New Roman"/>
          </w:rPr>
          <w:delText xml:space="preserve">then </w:delText>
        </w:r>
      </w:del>
      <w:r w:rsidRPr="00F74943">
        <w:rPr>
          <w:rFonts w:ascii="Times New Roman" w:hAnsi="Times New Roman" w:cs="Times New Roman"/>
        </w:rPr>
        <w:t>process</w:t>
      </w:r>
      <w:del w:id="57" w:author="Michel, Nicole" w:date="2018-10-17T10:51:00Z">
        <w:r w:rsidRPr="00F74943" w:rsidDel="008307A9">
          <w:rPr>
            <w:rFonts w:ascii="Times New Roman" w:hAnsi="Times New Roman" w:cs="Times New Roman"/>
          </w:rPr>
          <w:delText>es</w:delText>
        </w:r>
      </w:del>
      <w:ins w:id="58" w:author="Michel, Nicole" w:date="2018-10-17T10:51:00Z">
        <w:r w:rsidR="008307A9">
          <w:rPr>
            <w:rFonts w:ascii="Times New Roman" w:hAnsi="Times New Roman" w:cs="Times New Roman"/>
          </w:rPr>
          <w:t xml:space="preserve"> </w:t>
        </w:r>
      </w:ins>
      <w:del w:id="59" w:author="Michel, Nicole" w:date="2018-10-17T10:51:00Z">
        <w:r w:rsidRPr="00F74943" w:rsidDel="008307A9">
          <w:rPr>
            <w:rFonts w:ascii="Times New Roman" w:hAnsi="Times New Roman" w:cs="Times New Roman"/>
          </w:rPr>
          <w:delText xml:space="preserve"> </w:delText>
        </w:r>
      </w:del>
      <w:r w:rsidRPr="00F74943">
        <w:rPr>
          <w:rFonts w:ascii="Times New Roman" w:hAnsi="Times New Roman" w:cs="Times New Roman"/>
        </w:rPr>
        <w:t>large MCMC chains to scale relative abundance to larger aggregate units</w:t>
      </w:r>
      <w:ins w:id="60" w:author="Michel, Nicole" w:date="2018-10-17T10:51:00Z">
        <w:r w:rsidR="008307A9">
          <w:rPr>
            <w:rFonts w:ascii="Times New Roman" w:hAnsi="Times New Roman" w:cs="Times New Roman"/>
          </w:rPr>
          <w:t>,</w:t>
        </w:r>
      </w:ins>
      <w:r w:rsidRPr="00F74943">
        <w:rPr>
          <w:rFonts w:ascii="Times New Roman" w:hAnsi="Times New Roman" w:cs="Times New Roman"/>
        </w:rPr>
        <w:t xml:space="preserve">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ins w:id="61" w:author="Michel, Nicole" w:date="2018-10-17T10:56:00Z">
        <w:r w:rsidR="00ED6C34">
          <w:rPr>
            <w:rFonts w:ascii="Times New Roman" w:hAnsi="Times New Roman" w:cs="Times New Roman"/>
          </w:rPr>
          <w:t>Additionally</w:t>
        </w:r>
      </w:ins>
      <w:ins w:id="62" w:author="Michel, Nicole" w:date="2018-10-17T10:54:00Z">
        <w:r w:rsidR="008307A9">
          <w:rPr>
            <w:rFonts w:ascii="Times New Roman" w:hAnsi="Times New Roman" w:cs="Times New Roman"/>
          </w:rPr>
          <w:t xml:space="preserve">, </w:t>
        </w:r>
        <w:r w:rsidR="008307A9">
          <w:rPr>
            <w:rFonts w:ascii="Times New Roman" w:hAnsi="Times New Roman" w:cs="Times New Roman"/>
          </w:rPr>
          <w:t>their coarse resolution limits their ability to provide inference about local variation and processes</w:t>
        </w:r>
        <w:r w:rsidR="008307A9">
          <w:rPr>
            <w:rFonts w:ascii="Times New Roman" w:hAnsi="Times New Roman" w:cs="Times New Roman"/>
          </w:rPr>
          <w:t>.</w:t>
        </w:r>
        <w:r w:rsidR="008307A9" w:rsidRPr="00F74943">
          <w:rPr>
            <w:rFonts w:ascii="Times New Roman" w:hAnsi="Times New Roman" w:cs="Times New Roman"/>
          </w:rPr>
          <w:t xml:space="preserve"> </w:t>
        </w:r>
      </w:ins>
      <w:r w:rsidRPr="00F74943">
        <w:rPr>
          <w:rFonts w:ascii="Times New Roman" w:hAnsi="Times New Roman" w:cs="Times New Roman"/>
        </w:rPr>
        <w:t xml:space="preserve">While trends can be scaled up to larger </w:t>
      </w:r>
      <w:del w:id="63" w:author="Michel, Nicole" w:date="2018-10-17T10:51:00Z">
        <w:r w:rsidRPr="00F74943" w:rsidDel="008307A9">
          <w:rPr>
            <w:rFonts w:ascii="Times New Roman" w:hAnsi="Times New Roman" w:cs="Times New Roman"/>
          </w:rPr>
          <w:delText xml:space="preserve">aerial </w:delText>
        </w:r>
      </w:del>
      <w:ins w:id="64" w:author="Michel, Nicole" w:date="2018-10-17T10:51:00Z">
        <w:r w:rsidR="008307A9">
          <w:rPr>
            <w:rFonts w:ascii="Times New Roman" w:hAnsi="Times New Roman" w:cs="Times New Roman"/>
          </w:rPr>
          <w:t>spatial</w:t>
        </w:r>
        <w:r w:rsidR="008307A9" w:rsidRPr="00F74943">
          <w:rPr>
            <w:rFonts w:ascii="Times New Roman" w:hAnsi="Times New Roman" w:cs="Times New Roman"/>
          </w:rPr>
          <w:t xml:space="preserve"> </w:t>
        </w:r>
      </w:ins>
      <w:r w:rsidRPr="00F74943">
        <w:rPr>
          <w:rFonts w:ascii="Times New Roman" w:hAnsi="Times New Roman" w:cs="Times New Roman"/>
        </w:rPr>
        <w:t>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Pr="00F74943">
        <w:rPr>
          <w:rFonts w:ascii="Times New Roman" w:hAnsi="Times New Roman" w:cs="Times New Roman"/>
        </w:rPr>
        <w:t xml:space="preserve"> </w:t>
      </w:r>
      <w:ins w:id="65" w:author="Michel, Nicole" w:date="2018-10-17T10:55:00Z">
        <w:r w:rsidR="00ED6C34">
          <w:rPr>
            <w:rFonts w:ascii="Times New Roman" w:hAnsi="Times New Roman" w:cs="Times New Roman"/>
          </w:rPr>
          <w:t xml:space="preserve">(i.e., unique combinations of state/province and BCRs) </w:t>
        </w:r>
      </w:ins>
      <w:r w:rsidRPr="00F74943">
        <w:rPr>
          <w:rFonts w:ascii="Times New Roman" w:hAnsi="Times New Roman" w:cs="Times New Roman"/>
        </w:rPr>
        <w:t xml:space="preserve">is the finest level of resolution, which limits the extent to which </w:t>
      </w:r>
      <w:r w:rsidR="00C45065">
        <w:rPr>
          <w:rFonts w:ascii="Times New Roman" w:hAnsi="Times New Roman" w:cs="Times New Roman"/>
        </w:rPr>
        <w:t xml:space="preserve">variation in </w:t>
      </w:r>
      <w:r w:rsidRPr="00F74943">
        <w:rPr>
          <w:rFonts w:ascii="Times New Roman" w:hAnsi="Times New Roman" w:cs="Times New Roman"/>
        </w:rPr>
        <w:t xml:space="preserve">trends can be attributed to </w:t>
      </w:r>
      <w:del w:id="66" w:author="Michel, Nicole" w:date="2018-10-17T10:56:00Z">
        <w:r w:rsidRPr="00F74943" w:rsidDel="00ED6C34">
          <w:rPr>
            <w:rFonts w:ascii="Times New Roman" w:hAnsi="Times New Roman" w:cs="Times New Roman"/>
          </w:rPr>
          <w:delText xml:space="preserve">factors </w:delText>
        </w:r>
      </w:del>
      <w:ins w:id="67" w:author="Michel, Nicole" w:date="2018-10-17T10:56:00Z">
        <w:r w:rsidR="00ED6C34">
          <w:rPr>
            <w:rFonts w:ascii="Times New Roman" w:hAnsi="Times New Roman" w:cs="Times New Roman"/>
          </w:rPr>
          <w:t>processes</w:t>
        </w:r>
        <w:r w:rsidR="00ED6C34" w:rsidRPr="00F74943">
          <w:rPr>
            <w:rFonts w:ascii="Times New Roman" w:hAnsi="Times New Roman" w:cs="Times New Roman"/>
          </w:rPr>
          <w:t xml:space="preserve"> </w:t>
        </w:r>
      </w:ins>
      <w:r w:rsidRPr="00F74943">
        <w:rPr>
          <w:rFonts w:ascii="Times New Roman" w:hAnsi="Times New Roman" w:cs="Times New Roman"/>
        </w:rPr>
        <w:t xml:space="preserve">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p>
    <w:p w14:paraId="684E22B2" w14:textId="77777777" w:rsidR="00ED6C34" w:rsidRDefault="00767C56" w:rsidP="00305174">
      <w:pPr>
        <w:pStyle w:val="NoSpacing"/>
        <w:spacing w:line="480" w:lineRule="auto"/>
        <w:rPr>
          <w:ins w:id="68" w:author="Michel, Nicole" w:date="2018-10-17T10:56:00Z"/>
          <w:rFonts w:ascii="Times New Roman" w:hAnsi="Times New Roman" w:cs="Times New Roman"/>
        </w:rPr>
      </w:pPr>
      <w:del w:id="69" w:author="Michel, Nicole" w:date="2018-10-17T10:56:00Z">
        <w:r w:rsidDel="00ED6C34">
          <w:rPr>
            <w:rFonts w:ascii="Times New Roman" w:hAnsi="Times New Roman" w:cs="Times New Roman"/>
          </w:rPr>
          <w:delText xml:space="preserve"> </w:delText>
        </w:r>
      </w:del>
    </w:p>
    <w:p w14:paraId="26E3CD20" w14:textId="4EED8741" w:rsidR="00F74943" w:rsidRPr="00F74943" w:rsidRDefault="00ED6C34" w:rsidP="00305174">
      <w:pPr>
        <w:pStyle w:val="NoSpacing"/>
        <w:spacing w:line="480" w:lineRule="auto"/>
        <w:rPr>
          <w:rFonts w:ascii="Times New Roman" w:hAnsi="Times New Roman" w:cs="Times New Roman"/>
        </w:rPr>
      </w:pPr>
      <w:ins w:id="70" w:author="Michel, Nicole" w:date="2018-10-17T10:56:00Z">
        <w:r>
          <w:rPr>
            <w:rFonts w:ascii="Times New Roman" w:hAnsi="Times New Roman" w:cs="Times New Roman"/>
          </w:rPr>
          <w:t xml:space="preserve">Moreover, </w:t>
        </w:r>
      </w:ins>
      <w:del w:id="71" w:author="Michel, Nicole" w:date="2018-10-17T10:56:00Z">
        <w:r w:rsidR="00F74943" w:rsidRPr="00F74943" w:rsidDel="00ED6C34">
          <w:rPr>
            <w:rFonts w:ascii="Times New Roman" w:hAnsi="Times New Roman" w:cs="Times New Roman"/>
          </w:rPr>
          <w:delText>It</w:delText>
        </w:r>
      </w:del>
      <w:ins w:id="72" w:author="Michel, Nicole" w:date="2018-10-17T10:56:00Z">
        <w:r>
          <w:rPr>
            <w:rFonts w:ascii="Times New Roman" w:hAnsi="Times New Roman" w:cs="Times New Roman"/>
          </w:rPr>
          <w:t>the current approach</w:t>
        </w:r>
      </w:ins>
      <w:r w:rsidR="00F74943" w:rsidRPr="00F74943">
        <w:rPr>
          <w:rFonts w:ascii="Times New Roman" w:hAnsi="Times New Roman" w:cs="Times New Roman"/>
        </w:rPr>
        <w:t xml:space="preserve"> does not take full account</w:t>
      </w:r>
      <w:del w:id="73" w:author="Michel, Nicole" w:date="2018-10-17T10:56:00Z">
        <w:r w:rsidR="00AE3690" w:rsidDel="00ED6C34">
          <w:rPr>
            <w:rFonts w:ascii="Times New Roman" w:hAnsi="Times New Roman" w:cs="Times New Roman"/>
          </w:rPr>
          <w:delText>,</w:delText>
        </w:r>
      </w:del>
      <w:r w:rsidR="00F74943" w:rsidRPr="00F74943">
        <w:rPr>
          <w:rFonts w:ascii="Times New Roman" w:hAnsi="Times New Roman" w:cs="Times New Roman"/>
        </w:rPr>
        <w:t xml:space="preserve"> or </w:t>
      </w:r>
      <w:del w:id="74" w:author="Michel, Nicole" w:date="2018-10-17T10:56:00Z">
        <w:r w:rsidR="00F74943" w:rsidRPr="00F74943" w:rsidDel="00ED6C34">
          <w:rPr>
            <w:rFonts w:ascii="Times New Roman" w:hAnsi="Times New Roman" w:cs="Times New Roman"/>
          </w:rPr>
          <w:delText xml:space="preserve">full </w:delText>
        </w:r>
      </w:del>
      <w:r w:rsidR="00F74943" w:rsidRPr="00F74943">
        <w:rPr>
          <w:rFonts w:ascii="Times New Roman" w:hAnsi="Times New Roman" w:cs="Times New Roman"/>
        </w:rPr>
        <w:t>advantage</w:t>
      </w:r>
      <w:del w:id="75" w:author="Michel, Nicole" w:date="2018-10-17T10:56:00Z">
        <w:r w:rsidR="00AE3690" w:rsidDel="00ED6C34">
          <w:rPr>
            <w:rFonts w:ascii="Times New Roman" w:hAnsi="Times New Roman" w:cs="Times New Roman"/>
          </w:rPr>
          <w:delText>,</w:delText>
        </w:r>
      </w:del>
      <w:r w:rsidR="00F74943" w:rsidRPr="00F74943">
        <w:rPr>
          <w:rFonts w:ascii="Times New Roman" w:hAnsi="Times New Roman" w:cs="Times New Roman"/>
        </w:rPr>
        <w:t xml:space="preserve"> of spatial relationships </w:t>
      </w:r>
      <w:ins w:id="76" w:author="Michel, Nicole" w:date="2018-10-17T10:56:00Z">
        <w:r>
          <w:rPr>
            <w:rFonts w:ascii="Times New Roman" w:hAnsi="Times New Roman" w:cs="Times New Roman"/>
          </w:rPr>
          <w:t xml:space="preserve">among </w:t>
        </w:r>
      </w:ins>
      <w:del w:id="77" w:author="Michel, Nicole" w:date="2018-10-17T10:56:00Z">
        <w:r w:rsidR="00F74943" w:rsidRPr="00F74943" w:rsidDel="00ED6C34">
          <w:rPr>
            <w:rFonts w:ascii="Times New Roman" w:hAnsi="Times New Roman" w:cs="Times New Roman"/>
          </w:rPr>
          <w:delText xml:space="preserve">in </w:delText>
        </w:r>
      </w:del>
      <w:r w:rsidR="00F74943" w:rsidRPr="00F74943">
        <w:rPr>
          <w:rFonts w:ascii="Times New Roman" w:hAnsi="Times New Roman" w:cs="Times New Roman"/>
        </w:rPr>
        <w:t xml:space="preserve">counts. </w:t>
      </w:r>
      <w:r w:rsidR="00767C56">
        <w:rPr>
          <w:rFonts w:ascii="Times New Roman" w:hAnsi="Times New Roman" w:cs="Times New Roman"/>
        </w:rPr>
        <w:t xml:space="preserve"> </w:t>
      </w:r>
      <w:r w:rsidR="00F74943"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00F74943"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00F74943"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00F74943" w:rsidRPr="00F74943">
        <w:rPr>
          <w:rFonts w:ascii="Times New Roman" w:hAnsi="Times New Roman" w:cs="Times New Roman"/>
        </w:rPr>
        <w:t xml:space="preserve">orrowing </w:t>
      </w:r>
      <w:r w:rsidR="0079226C">
        <w:rPr>
          <w:rFonts w:ascii="Times New Roman" w:hAnsi="Times New Roman" w:cs="Times New Roman"/>
        </w:rPr>
        <w:t xml:space="preserve">of </w:t>
      </w:r>
      <w:r w:rsidR="00F74943" w:rsidRPr="00F74943">
        <w:rPr>
          <w:rFonts w:ascii="Times New Roman" w:hAnsi="Times New Roman" w:cs="Times New Roman"/>
        </w:rPr>
        <w:t xml:space="preserve">information </w:t>
      </w:r>
      <w:r w:rsidR="0079226C">
        <w:rPr>
          <w:rFonts w:ascii="Times New Roman" w:hAnsi="Times New Roman" w:cs="Times New Roman"/>
        </w:rPr>
        <w:lastRenderedPageBreak/>
        <w:t>could</w:t>
      </w:r>
      <w:r w:rsidR="00F74943" w:rsidRPr="00F74943">
        <w:rPr>
          <w:rFonts w:ascii="Times New Roman" w:hAnsi="Times New Roman" w:cs="Times New Roman"/>
        </w:rPr>
        <w:t xml:space="preserve"> </w:t>
      </w:r>
      <w:r w:rsidR="00426191">
        <w:rPr>
          <w:rFonts w:ascii="Times New Roman" w:hAnsi="Times New Roman" w:cs="Times New Roman"/>
        </w:rPr>
        <w:t xml:space="preserve">possibly </w:t>
      </w:r>
      <w:r w:rsidR="00F74943"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commentRangeStart w:id="78"/>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commentRangeEnd w:id="78"/>
      <w:r>
        <w:rPr>
          <w:rStyle w:val="CommentReference"/>
        </w:rPr>
        <w:commentReference w:id="78"/>
      </w:r>
      <w:r w:rsidR="0079226C">
        <w:rPr>
          <w:rFonts w:ascii="Times New Roman" w:hAnsi="Times New Roman" w:cs="Times New Roman"/>
        </w:rPr>
        <w:t>.</w:t>
      </w:r>
    </w:p>
    <w:p w14:paraId="0C410464" w14:textId="77777777" w:rsidR="00F74943" w:rsidRPr="00F74943" w:rsidRDefault="00F74943" w:rsidP="00305174">
      <w:pPr>
        <w:pStyle w:val="NoSpacing"/>
        <w:spacing w:line="480" w:lineRule="auto"/>
        <w:rPr>
          <w:rFonts w:ascii="Times New Roman" w:hAnsi="Times New Roman" w:cs="Times New Roman"/>
        </w:rPr>
      </w:pPr>
    </w:p>
    <w:p w14:paraId="355239E9" w14:textId="0DFF41E2" w:rsidR="00F74943" w:rsidRPr="00F74943" w:rsidRDefault="00ED6C34" w:rsidP="00305174">
      <w:pPr>
        <w:pStyle w:val="NoSpacing"/>
        <w:spacing w:line="480" w:lineRule="auto"/>
        <w:rPr>
          <w:rFonts w:ascii="Times New Roman" w:hAnsi="Times New Roman" w:cs="Times New Roman"/>
        </w:rPr>
      </w:pPr>
      <w:ins w:id="79" w:author="Michel, Nicole" w:date="2018-10-17T11:00:00Z">
        <w:r>
          <w:rPr>
            <w:rFonts w:ascii="Times New Roman" w:hAnsi="Times New Roman" w:cs="Times New Roman"/>
          </w:rPr>
          <w:t>Previous w</w:t>
        </w:r>
      </w:ins>
      <w:del w:id="80" w:author="Michel, Nicole" w:date="2018-10-17T11:00:00Z">
        <w:r w:rsidR="00F74943" w:rsidRPr="00F74943" w:rsidDel="00ED6C34">
          <w:rPr>
            <w:rFonts w:ascii="Times New Roman" w:hAnsi="Times New Roman" w:cs="Times New Roman"/>
          </w:rPr>
          <w:delText>W</w:delText>
        </w:r>
      </w:del>
      <w:r w:rsidR="00F74943" w:rsidRPr="00F74943">
        <w:rPr>
          <w:rFonts w:ascii="Times New Roman" w:hAnsi="Times New Roman" w:cs="Times New Roman"/>
        </w:rPr>
        <w:t xml:space="preserve">ork by </w:t>
      </w:r>
      <w:r w:rsidR="00B02358">
        <w:rPr>
          <w:rFonts w:ascii="Times New Roman" w:hAnsi="Times New Roman" w:cs="Times New Roman"/>
        </w:rPr>
        <w:t xml:space="preserve">Thogmartin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F74943"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offered spatially-explicit variations of the standard trend analysis approach</w:t>
      </w:r>
      <w:ins w:id="81" w:author="Michel, Nicole" w:date="2018-10-17T11:20:00Z">
        <w:r w:rsidR="009D0A8D">
          <w:rPr>
            <w:rFonts w:ascii="Times New Roman" w:hAnsi="Times New Roman" w:cs="Times New Roman"/>
          </w:rPr>
          <w:t xml:space="preserve"> for community science data</w:t>
        </w:r>
      </w:ins>
      <w:r w:rsidR="00F74943" w:rsidRPr="00F74943">
        <w:rPr>
          <w:rFonts w:ascii="Times New Roman" w:hAnsi="Times New Roman" w:cs="Times New Roman"/>
        </w:rPr>
        <w:t>.</w:t>
      </w:r>
      <w:r w:rsidR="00A64EA1">
        <w:rPr>
          <w:rFonts w:ascii="Times New Roman" w:hAnsi="Times New Roman" w:cs="Times New Roman"/>
        </w:rPr>
        <w:t xml:space="preserve"> </w:t>
      </w:r>
      <w:r w:rsidR="00F74943" w:rsidRPr="00F74943">
        <w:rPr>
          <w:rFonts w:ascii="Times New Roman" w:hAnsi="Times New Roman" w:cs="Times New Roman"/>
        </w:rPr>
        <w:t xml:space="preserve"> These works were focused on analysis of BBS data, but their approaches are easily related to analysis of CBC data. </w:t>
      </w:r>
      <w:r w:rsidR="00A64EA1">
        <w:rPr>
          <w:rFonts w:ascii="Times New Roman" w:hAnsi="Times New Roman" w:cs="Times New Roman"/>
        </w:rPr>
        <w:t xml:space="preserve"> </w:t>
      </w:r>
      <w:del w:id="82" w:author="Michel, Nicole" w:date="2018-10-17T11:21:00Z">
        <w:r w:rsidR="00F74943" w:rsidRPr="00F74943" w:rsidDel="009D0A8D">
          <w:rPr>
            <w:rFonts w:ascii="Times New Roman" w:hAnsi="Times New Roman" w:cs="Times New Roman"/>
          </w:rPr>
          <w:delText xml:space="preserve">Their approaches contrasted with the standard approach, described </w:delText>
        </w:r>
        <w:r w:rsidR="00A64EA1" w:rsidDel="009D0A8D">
          <w:rPr>
            <w:rFonts w:ascii="Times New Roman" w:hAnsi="Times New Roman" w:cs="Times New Roman"/>
          </w:rPr>
          <w:delText xml:space="preserve">above, in the following ways.  </w:delText>
        </w:r>
      </w:del>
      <w:r w:rsidR="00F74943" w:rsidRPr="00F74943">
        <w:rPr>
          <w:rFonts w:ascii="Times New Roman" w:hAnsi="Times New Roman" w:cs="Times New Roman"/>
        </w:rPr>
        <w:t xml:space="preserve">Instead of using the </w:t>
      </w:r>
      <w:del w:id="83" w:author="Michel, Nicole" w:date="2018-10-17T11:22:00Z">
        <w:r w:rsidR="00F74943" w:rsidRPr="00F74943" w:rsidDel="009D0A8D">
          <w:rPr>
            <w:rFonts w:ascii="Times New Roman" w:hAnsi="Times New Roman" w:cs="Times New Roman"/>
          </w:rPr>
          <w:delText xml:space="preserve">standard </w:delText>
        </w:r>
      </w:del>
      <w:ins w:id="84" w:author="Michel, Nicole" w:date="2018-10-17T11:22:00Z">
        <w:r w:rsidR="009D0A8D">
          <w:rPr>
            <w:rFonts w:ascii="Times New Roman" w:hAnsi="Times New Roman" w:cs="Times New Roman"/>
          </w:rPr>
          <w:t>pre-defined</w:t>
        </w:r>
        <w:r w:rsidR="009D0A8D" w:rsidRPr="00F74943">
          <w:rPr>
            <w:rFonts w:ascii="Times New Roman" w:hAnsi="Times New Roman" w:cs="Times New Roman"/>
          </w:rPr>
          <w:t xml:space="preserve"> </w:t>
        </w:r>
      </w:ins>
      <w:r w:rsidR="00F74943" w:rsidRPr="00F74943">
        <w:rPr>
          <w:rFonts w:ascii="Times New Roman" w:hAnsi="Times New Roman" w:cs="Times New Roman"/>
        </w:rPr>
        <w:t xml:space="preserve">strata described above, Thogmartin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 xml:space="preserve">assigned routes to cells on a regular grid, with one-degree latitude and longitude </w:t>
      </w:r>
      <w:commentRangeStart w:id="85"/>
      <w:r w:rsidR="00F74943" w:rsidRPr="00F74943">
        <w:rPr>
          <w:rFonts w:ascii="Times New Roman" w:hAnsi="Times New Roman" w:cs="Times New Roman"/>
        </w:rPr>
        <w:t>spacing</w:t>
      </w:r>
      <w:commentRangeEnd w:id="85"/>
      <w:r w:rsidR="009D0A8D">
        <w:rPr>
          <w:rStyle w:val="CommentReference"/>
        </w:rPr>
        <w:commentReference w:id="85"/>
      </w:r>
      <w:r w:rsidR="0079226C">
        <w:rPr>
          <w:rFonts w:ascii="Times New Roman" w:hAnsi="Times New Roman" w:cs="Times New Roman"/>
        </w:rPr>
        <w:t xml:space="preserve">.  </w:t>
      </w:r>
      <w:r w:rsidR="00F74943" w:rsidRPr="00F74943">
        <w:rPr>
          <w:rFonts w:ascii="Times New Roman" w:hAnsi="Times New Roman" w:cs="Times New Roman"/>
        </w:rPr>
        <w:t xml:space="preserve">All three studies utilized spatially-structured random intercepts </w:t>
      </w:r>
      <w:commentRangeStart w:id="86"/>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del w:id="87" w:author="Michel, Nicole" w:date="2018-10-17T11:24:00Z">
        <w:r w:rsidR="00305174" w:rsidRPr="00305174" w:rsidDel="009D0A8D">
          <w:rPr>
            <w:rFonts w:ascii="Times New Roman" w:hAnsi="Times New Roman" w:cs="Times New Roman"/>
          </w:rPr>
          <w:delText>(intrinsic conditional autoregressive model, ICAR, Besag et al. 1991</w:delText>
        </w:r>
      </w:del>
      <w:r w:rsidR="00305174" w:rsidRPr="00305174">
        <w:rPr>
          <w:rFonts w:ascii="Times New Roman" w:hAnsi="Times New Roman" w:cs="Times New Roman"/>
        </w:rPr>
        <w:t>)</w:t>
      </w:r>
      <w:r w:rsidR="00AA5886">
        <w:rPr>
          <w:rFonts w:ascii="Times New Roman" w:hAnsi="Times New Roman" w:cs="Times New Roman"/>
        </w:rPr>
        <w:fldChar w:fldCharType="end"/>
      </w:r>
      <w:commentRangeEnd w:id="86"/>
      <w:r w:rsidR="009D0A8D">
        <w:rPr>
          <w:rStyle w:val="CommentReference"/>
        </w:rPr>
        <w:commentReference w:id="86"/>
      </w:r>
      <w:r w:rsidR="00AA5886">
        <w:rPr>
          <w:rFonts w:ascii="Times New Roman" w:hAnsi="Times New Roman" w:cs="Times New Roman"/>
        </w:rPr>
        <w:t xml:space="preserve"> </w:t>
      </w:r>
      <w:r w:rsidR="00F74943" w:rsidRPr="00F74943">
        <w:rPr>
          <w:rFonts w:ascii="Times New Roman" w:hAnsi="Times New Roman" w:cs="Times New Roman"/>
        </w:rPr>
        <w:t>for relative abundance per</w:t>
      </w:r>
      <w:r w:rsidR="0079226C">
        <w:rPr>
          <w:rFonts w:ascii="Times New Roman" w:hAnsi="Times New Roman" w:cs="Times New Roman"/>
        </w:rPr>
        <w:t xml:space="preserve"> </w:t>
      </w:r>
      <w:r w:rsidR="00F74943" w:rsidRPr="00F74943">
        <w:rPr>
          <w:rFonts w:ascii="Times New Roman" w:hAnsi="Times New Roman" w:cs="Times New Roman"/>
        </w:rPr>
        <w:t>polygon</w:t>
      </w:r>
      <w:r w:rsidR="0079226C">
        <w:rPr>
          <w:rFonts w:ascii="Times New Roman" w:hAnsi="Times New Roman" w:cs="Times New Roman"/>
        </w:rPr>
        <w:t>,</w:t>
      </w:r>
      <w:r w:rsidR="00F74943" w:rsidRPr="00F74943">
        <w:rPr>
          <w:rFonts w:ascii="Times New Roman" w:hAnsi="Times New Roman" w:cs="Times New Roman"/>
        </w:rPr>
        <w:t xml:space="preserve"> grid cell</w:t>
      </w:r>
      <w:r w:rsidR="00AF4688">
        <w:rPr>
          <w:rFonts w:ascii="Times New Roman" w:hAnsi="Times New Roman" w:cs="Times New Roman"/>
        </w:rPr>
        <w:t>, or stratum</w:t>
      </w:r>
      <w:r w:rsidR="00F74943" w:rsidRPr="00F74943">
        <w:rPr>
          <w:rFonts w:ascii="Times New Roman" w:hAnsi="Times New Roman" w:cs="Times New Roman"/>
        </w:rPr>
        <w:t xml:space="preserve">. </w:t>
      </w:r>
      <w:r w:rsidR="00A64EA1">
        <w:rPr>
          <w:rFonts w:ascii="Times New Roman" w:hAnsi="Times New Roman" w:cs="Times New Roman"/>
        </w:rPr>
        <w:t xml:space="preserve"> </w:t>
      </w:r>
      <w:r w:rsidR="00F74943" w:rsidRPr="00F74943">
        <w:rPr>
          <w:rFonts w:ascii="Times New Roman" w:hAnsi="Times New Roman" w:cs="Times New Roman"/>
        </w:rPr>
        <w:t xml:space="preserve">Thogmartin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00F74943" w:rsidRPr="00F74943">
        <w:rPr>
          <w:rFonts w:ascii="Times New Roman" w:hAnsi="Times New Roman" w:cs="Times New Roman"/>
        </w:rPr>
        <w:t xml:space="preserve"> utilized a fixed effect of time</w:t>
      </w:r>
      <w:ins w:id="88" w:author="Michel, Nicole" w:date="2018-10-17T11:28:00Z">
        <w:r w:rsidR="009D0A8D">
          <w:rPr>
            <w:rFonts w:ascii="Times New Roman" w:hAnsi="Times New Roman" w:cs="Times New Roman"/>
          </w:rPr>
          <w:t xml:space="preserve"> (year)</w:t>
        </w:r>
      </w:ins>
      <w:r w:rsidR="00F74943" w:rsidRPr="00F74943">
        <w:rPr>
          <w:rFonts w:ascii="Times New Roman" w:hAnsi="Times New Roman" w:cs="Times New Roman"/>
        </w:rPr>
        <w:t xml:space="preserve"> per </w:t>
      </w:r>
      <w:r w:rsidR="0079226C">
        <w:rPr>
          <w:rFonts w:ascii="Times New Roman" w:hAnsi="Times New Roman" w:cs="Times New Roman"/>
        </w:rPr>
        <w:t>polygon</w:t>
      </w:r>
      <w:r w:rsidR="00F74943"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00F74943"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00F74943"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del w:id="89" w:author="Michel, Nicole" w:date="2018-10-17T11:29:00Z">
        <w:r w:rsidR="00F74943" w:rsidRPr="00F74943" w:rsidDel="009D0A8D">
          <w:rPr>
            <w:rFonts w:ascii="Times New Roman" w:hAnsi="Times New Roman" w:cs="Times New Roman"/>
          </w:rPr>
          <w:delText xml:space="preserve">did not include a fixed effect of time. </w:delText>
        </w:r>
        <w:r w:rsidR="00A64EA1" w:rsidDel="009D0A8D">
          <w:rPr>
            <w:rFonts w:ascii="Times New Roman" w:hAnsi="Times New Roman" w:cs="Times New Roman"/>
          </w:rPr>
          <w:delText xml:space="preserve"> </w:delText>
        </w:r>
        <w:r w:rsidR="00F74943" w:rsidRPr="00F74943" w:rsidDel="009D0A8D">
          <w:rPr>
            <w:rFonts w:ascii="Times New Roman" w:hAnsi="Times New Roman" w:cs="Times New Roman"/>
          </w:rPr>
          <w:delText xml:space="preserve">Instead, they </w:delText>
        </w:r>
      </w:del>
      <w:r w:rsidR="00F74943" w:rsidRPr="00F74943">
        <w:rPr>
          <w:rFonts w:ascii="Times New Roman" w:hAnsi="Times New Roman" w:cs="Times New Roman"/>
        </w:rPr>
        <w:t xml:space="preserve">estimated relative abundances per year, and then trends were generated as </w:t>
      </w:r>
      <w:r w:rsidR="0079226C">
        <w:rPr>
          <w:rFonts w:ascii="Times New Roman" w:hAnsi="Times New Roman" w:cs="Times New Roman"/>
        </w:rPr>
        <w:t>d</w:t>
      </w:r>
      <w:r w:rsidR="00F74943" w:rsidRPr="00F74943">
        <w:rPr>
          <w:rFonts w:ascii="Times New Roman" w:hAnsi="Times New Roman" w:cs="Times New Roman"/>
        </w:rPr>
        <w:t>erived parameter</w:t>
      </w:r>
      <w:r w:rsidR="0079226C">
        <w:rPr>
          <w:rFonts w:ascii="Times New Roman" w:hAnsi="Times New Roman" w:cs="Times New Roman"/>
        </w:rPr>
        <w:t xml:space="preserve">s, as </w:t>
      </w:r>
      <w:del w:id="90" w:author="Michel, Nicole" w:date="2018-10-17T11:29:00Z">
        <w:r w:rsidR="00AA5886" w:rsidDel="009D0A8D">
          <w:rPr>
            <w:rFonts w:ascii="Times New Roman" w:hAnsi="Times New Roman" w:cs="Times New Roman"/>
          </w:rPr>
          <w:delText>for</w:delText>
        </w:r>
        <w:r w:rsidR="0079226C" w:rsidDel="009D0A8D">
          <w:rPr>
            <w:rFonts w:ascii="Times New Roman" w:hAnsi="Times New Roman" w:cs="Times New Roman"/>
          </w:rPr>
          <w:delText xml:space="preserve"> </w:delText>
        </w:r>
      </w:del>
      <w:ins w:id="91" w:author="Michel, Nicole" w:date="2018-10-17T11:29:00Z">
        <w:r w:rsidR="009D0A8D">
          <w:rPr>
            <w:rFonts w:ascii="Times New Roman" w:hAnsi="Times New Roman" w:cs="Times New Roman"/>
          </w:rPr>
          <w:t>done in</w:t>
        </w:r>
        <w:r w:rsidR="009D0A8D">
          <w:rPr>
            <w:rFonts w:ascii="Times New Roman" w:hAnsi="Times New Roman" w:cs="Times New Roman"/>
          </w:rPr>
          <w:t xml:space="preserve"> </w:t>
        </w:r>
      </w:ins>
      <w:r w:rsidR="0079226C">
        <w:rPr>
          <w:rFonts w:ascii="Times New Roman" w:hAnsi="Times New Roman" w:cs="Times New Roman"/>
        </w:rPr>
        <w:t>the standard analysis</w:t>
      </w:r>
      <w:r w:rsidR="00F74943" w:rsidRPr="00F74943">
        <w:rPr>
          <w:rFonts w:ascii="Times New Roman" w:hAnsi="Times New Roman" w:cs="Times New Roman"/>
        </w:rPr>
        <w:t>.</w:t>
      </w:r>
    </w:p>
    <w:p w14:paraId="2E84615C" w14:textId="77777777" w:rsidR="00F74943" w:rsidRPr="00F74943" w:rsidRDefault="00F74943" w:rsidP="00305174">
      <w:pPr>
        <w:pStyle w:val="NoSpacing"/>
        <w:spacing w:line="480" w:lineRule="auto"/>
        <w:rPr>
          <w:rFonts w:ascii="Times New Roman" w:hAnsi="Times New Roman" w:cs="Times New Roman"/>
        </w:rPr>
      </w:pPr>
    </w:p>
    <w:p w14:paraId="2797C55D" w14:textId="4EF5B9D0"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commentRangeStart w:id="92"/>
      <w:del w:id="93" w:author="Michel, Nicole" w:date="2018-10-17T11:30:00Z">
        <w:r w:rsidR="00D52421" w:rsidDel="009D0A8D">
          <w:rPr>
            <w:rFonts w:ascii="Times New Roman" w:hAnsi="Times New Roman" w:cs="Times New Roman"/>
          </w:rPr>
          <w:delText>another</w:delText>
        </w:r>
        <w:r w:rsidRPr="00F74943" w:rsidDel="009D0A8D">
          <w:rPr>
            <w:rFonts w:ascii="Times New Roman" w:hAnsi="Times New Roman" w:cs="Times New Roman"/>
          </w:rPr>
          <w:delText xml:space="preserve"> </w:delText>
        </w:r>
      </w:del>
      <w:ins w:id="94" w:author="Michel, Nicole" w:date="2018-10-17T11:30:00Z">
        <w:r w:rsidR="009D0A8D">
          <w:rPr>
            <w:rFonts w:ascii="Times New Roman" w:hAnsi="Times New Roman" w:cs="Times New Roman"/>
          </w:rPr>
          <w:t>an</w:t>
        </w:r>
        <w:r w:rsidR="009D0A8D">
          <w:rPr>
            <w:rFonts w:ascii="Times New Roman" w:hAnsi="Times New Roman" w:cs="Times New Roman"/>
          </w:rPr>
          <w:t xml:space="preserve"> improved</w:t>
        </w:r>
        <w:r w:rsidR="009D0A8D" w:rsidRPr="00F74943">
          <w:rPr>
            <w:rFonts w:ascii="Times New Roman" w:hAnsi="Times New Roman" w:cs="Times New Roman"/>
          </w:rPr>
          <w:t xml:space="preserve"> </w:t>
        </w:r>
        <w:commentRangeEnd w:id="92"/>
        <w:r w:rsidR="009D0A8D">
          <w:rPr>
            <w:rStyle w:val="CommentReference"/>
          </w:rPr>
          <w:commentReference w:id="92"/>
        </w:r>
      </w:ins>
      <w:r w:rsidRPr="00F74943">
        <w:rPr>
          <w:rFonts w:ascii="Times New Roman" w:hAnsi="Times New Roman" w:cs="Times New Roman"/>
        </w:rPr>
        <w:t xml:space="preserve">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commentRangeStart w:id="95"/>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Thogmartin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 xml:space="preserve">In contrast to previous work, effort and year effects were modeled as random slopes with spatial structure, following a spatially varying coefficient (SVC) </w:t>
      </w:r>
      <w:r w:rsidRPr="00F74943">
        <w:rPr>
          <w:rFonts w:ascii="Times New Roman" w:hAnsi="Times New Roman" w:cs="Times New Roman"/>
        </w:rPr>
        <w:lastRenderedPageBreak/>
        <w:t>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commentRangeEnd w:id="95"/>
      <w:r w:rsidR="00EE2DFF">
        <w:rPr>
          <w:rStyle w:val="CommentReference"/>
        </w:rPr>
        <w:commentReference w:id="95"/>
      </w:r>
      <w:r w:rsidR="0098171A">
        <w:rPr>
          <w:rFonts w:ascii="Times New Roman" w:hAnsi="Times New Roman" w:cs="Times New Roman"/>
        </w:rPr>
        <w:t xml:space="preserve">The </w:t>
      </w:r>
      <w:r w:rsidR="00820A85">
        <w:rPr>
          <w:rFonts w:ascii="Times New Roman" w:hAnsi="Times New Roman" w:cs="Times New Roman"/>
        </w:rPr>
        <w:t>three</w:t>
      </w:r>
      <w:r w:rsidR="0098171A">
        <w:rPr>
          <w:rFonts w:ascii="Times New Roman" w:hAnsi="Times New Roman" w:cs="Times New Roman"/>
        </w:rPr>
        <w:t xml:space="preserve"> goals of this report were to </w:t>
      </w:r>
      <w:r w:rsidR="00AA5886">
        <w:rPr>
          <w:rFonts w:ascii="Times New Roman" w:hAnsi="Times New Roman" w:cs="Times New Roman"/>
        </w:rPr>
        <w:t>(</w:t>
      </w:r>
      <w:r w:rsidR="006267B2" w:rsidRPr="006267B2">
        <w:rPr>
          <w:rFonts w:ascii="Times New Roman" w:hAnsi="Times New Roman" w:cs="Times New Roman"/>
          <w:i/>
        </w:rPr>
        <w:t>i</w:t>
      </w:r>
      <w:r w:rsidR="00AA5886">
        <w:rPr>
          <w:rFonts w:ascii="Times New Roman" w:hAnsi="Times New Roman" w:cs="Times New Roman"/>
        </w:rPr>
        <w:t xml:space="preserve">) </w:t>
      </w:r>
      <w:r w:rsidR="00820A85">
        <w:rPr>
          <w:rFonts w:ascii="Times New Roman" w:hAnsi="Times New Roman" w:cs="Times New Roman"/>
        </w:rPr>
        <w:t>describe a</w:t>
      </w:r>
      <w:r w:rsidR="007A1F9E">
        <w:rPr>
          <w:rFonts w:ascii="Times New Roman" w:hAnsi="Times New Roman" w:cs="Times New Roman"/>
        </w:rPr>
        <w:t>n</w:t>
      </w:r>
      <w:r w:rsidR="00820A85">
        <w:rPr>
          <w:rFonts w:ascii="Times New Roman" w:hAnsi="Times New Roman" w:cs="Times New Roman"/>
        </w:rPr>
        <w:t xml:space="preserve"> </w:t>
      </w:r>
      <w:r w:rsidR="006267B2">
        <w:rPr>
          <w:rFonts w:ascii="Times New Roman" w:hAnsi="Times New Roman" w:cs="Times New Roman"/>
        </w:rPr>
        <w:t>SVC</w:t>
      </w:r>
      <w:r w:rsidR="00820A85">
        <w:rPr>
          <w:rFonts w:ascii="Times New Roman" w:hAnsi="Times New Roman" w:cs="Times New Roman"/>
        </w:rPr>
        <w:t xml:space="preserve"> approach to calculating trends in </w:t>
      </w:r>
      <w:del w:id="96" w:author="Michel, Nicole" w:date="2018-10-17T14:37:00Z">
        <w:r w:rsidR="00820A85" w:rsidDel="00E711F7">
          <w:rPr>
            <w:rFonts w:ascii="Times New Roman" w:hAnsi="Times New Roman" w:cs="Times New Roman"/>
          </w:rPr>
          <w:delText>Christmas Bird Count</w:delText>
        </w:r>
      </w:del>
      <w:ins w:id="97" w:author="Michel, Nicole" w:date="2018-10-17T14:37:00Z">
        <w:r w:rsidR="00E711F7">
          <w:rPr>
            <w:rFonts w:ascii="Times New Roman" w:hAnsi="Times New Roman" w:cs="Times New Roman"/>
          </w:rPr>
          <w:t>CBC</w:t>
        </w:r>
      </w:ins>
      <w:r w:rsidR="00820A85">
        <w:rPr>
          <w:rFonts w:ascii="Times New Roman" w:hAnsi="Times New Roman" w:cs="Times New Roman"/>
        </w:rPr>
        <w:t xml:space="preserve"> data, </w:t>
      </w:r>
      <w:r w:rsidR="00AA5886">
        <w:rPr>
          <w:rFonts w:ascii="Times New Roman" w:hAnsi="Times New Roman" w:cs="Times New Roman"/>
        </w:rPr>
        <w:t>(</w:t>
      </w:r>
      <w:r w:rsidR="006267B2" w:rsidRPr="006267B2">
        <w:rPr>
          <w:rFonts w:ascii="Times New Roman" w:hAnsi="Times New Roman" w:cs="Times New Roman"/>
          <w:i/>
        </w:rPr>
        <w:t>ii</w:t>
      </w:r>
      <w:r w:rsidR="00AA5886">
        <w:rPr>
          <w:rFonts w:ascii="Times New Roman" w:hAnsi="Times New Roman" w:cs="Times New Roman"/>
        </w:rPr>
        <w:t xml:space="preserve">) </w:t>
      </w:r>
      <w:r w:rsidR="00820A85">
        <w:rPr>
          <w:rFonts w:ascii="Times New Roman" w:hAnsi="Times New Roman" w:cs="Times New Roman"/>
        </w:rPr>
        <w:t xml:space="preserve">demonstrate the approach using data for the American Robin, and </w:t>
      </w:r>
      <w:r w:rsidR="00AA5886">
        <w:rPr>
          <w:rFonts w:ascii="Times New Roman" w:hAnsi="Times New Roman" w:cs="Times New Roman"/>
        </w:rPr>
        <w:t>(</w:t>
      </w:r>
      <w:r w:rsidR="006267B2" w:rsidRPr="006267B2">
        <w:rPr>
          <w:rFonts w:ascii="Times New Roman" w:hAnsi="Times New Roman" w:cs="Times New Roman"/>
          <w:i/>
        </w:rPr>
        <w:t>iii</w:t>
      </w:r>
      <w:r w:rsidR="00AA5886">
        <w:rPr>
          <w:rFonts w:ascii="Times New Roman" w:hAnsi="Times New Roman" w:cs="Times New Roman"/>
        </w:rPr>
        <w:t xml:space="preserve">) </w:t>
      </w:r>
      <w:r w:rsidR="00820A85">
        <w:rPr>
          <w:rFonts w:ascii="Times New Roman" w:hAnsi="Times New Roman" w:cs="Times New Roman"/>
        </w:rPr>
        <w:t>compare</w:t>
      </w:r>
      <w:r w:rsidR="00D52421">
        <w:rPr>
          <w:rFonts w:ascii="Times New Roman" w:hAnsi="Times New Roman" w:cs="Times New Roman"/>
        </w:rPr>
        <w:t>, qualitatively,</w:t>
      </w:r>
      <w:r w:rsidR="00820A85">
        <w:rPr>
          <w:rFonts w:ascii="Times New Roman" w:hAnsi="Times New Roman" w:cs="Times New Roman"/>
        </w:rPr>
        <w:t xml:space="preserve"> the results derived from the SVC approach to those derived from standard </w:t>
      </w:r>
      <w:commentRangeStart w:id="98"/>
      <w:r w:rsidR="006267B2">
        <w:rPr>
          <w:rFonts w:ascii="Times New Roman" w:hAnsi="Times New Roman" w:cs="Times New Roman"/>
        </w:rPr>
        <w:t>methods</w:t>
      </w:r>
      <w:commentRangeEnd w:id="98"/>
      <w:r w:rsidR="00EE2DFF">
        <w:rPr>
          <w:rStyle w:val="CommentReference"/>
        </w:rPr>
        <w:commentReference w:id="98"/>
      </w:r>
      <w:r w:rsidR="0098171A">
        <w:rPr>
          <w:rFonts w:ascii="Times New Roman" w:hAnsi="Times New Roman" w:cs="Times New Roman"/>
        </w:rPr>
        <w:t>.</w:t>
      </w:r>
    </w:p>
    <w:p w14:paraId="047B4A72" w14:textId="77777777" w:rsidR="00F74943" w:rsidRPr="00F74943" w:rsidRDefault="00F74943" w:rsidP="00305174">
      <w:pPr>
        <w:pStyle w:val="NoSpacing"/>
        <w:spacing w:line="480" w:lineRule="auto"/>
        <w:rPr>
          <w:rFonts w:ascii="Times New Roman" w:hAnsi="Times New Roman" w:cs="Times New Roman"/>
        </w:rPr>
      </w:pPr>
    </w:p>
    <w:p w14:paraId="08E399BC" w14:textId="5FEC633C" w:rsidR="00C57F76" w:rsidRDefault="00DD1862" w:rsidP="00305174">
      <w:pPr>
        <w:pStyle w:val="NoSpacing"/>
        <w:spacing w:line="480" w:lineRule="auto"/>
        <w:rPr>
          <w:ins w:id="99" w:author="Michel, Nicole" w:date="2018-10-17T13:08:00Z"/>
          <w:rFonts w:ascii="Times New Roman" w:hAnsi="Times New Roman" w:cs="Times New Roman"/>
          <w:b/>
        </w:rPr>
      </w:pPr>
      <w:r w:rsidRPr="00DD1862">
        <w:rPr>
          <w:rFonts w:ascii="Times New Roman" w:hAnsi="Times New Roman" w:cs="Times New Roman"/>
          <w:b/>
        </w:rPr>
        <w:t>Methods</w:t>
      </w:r>
    </w:p>
    <w:p w14:paraId="0AA7E891" w14:textId="28A95BA0" w:rsidR="0025656D" w:rsidRPr="0025656D" w:rsidRDefault="0025656D" w:rsidP="00305174">
      <w:pPr>
        <w:pStyle w:val="NoSpacing"/>
        <w:spacing w:line="480" w:lineRule="auto"/>
        <w:rPr>
          <w:rFonts w:ascii="Times New Roman" w:hAnsi="Times New Roman" w:cs="Times New Roman"/>
          <w:b/>
        </w:rPr>
      </w:pPr>
      <w:ins w:id="100" w:author="Michel, Nicole" w:date="2018-10-17T13:08:00Z">
        <w:r>
          <w:rPr>
            <w:rFonts w:ascii="Times New Roman" w:hAnsi="Times New Roman" w:cs="Times New Roman"/>
            <w:b/>
            <w:i/>
          </w:rPr>
          <w:t xml:space="preserve">Christmas Bird </w:t>
        </w:r>
        <w:commentRangeStart w:id="101"/>
        <w:r>
          <w:rPr>
            <w:rFonts w:ascii="Times New Roman" w:hAnsi="Times New Roman" w:cs="Times New Roman"/>
            <w:b/>
            <w:i/>
          </w:rPr>
          <w:t>Count</w:t>
        </w:r>
        <w:commentRangeEnd w:id="101"/>
        <w:r>
          <w:rPr>
            <w:rStyle w:val="CommentReference"/>
          </w:rPr>
          <w:commentReference w:id="101"/>
        </w:r>
      </w:ins>
    </w:p>
    <w:p w14:paraId="1E8D7C1E" w14:textId="77777777"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14:paraId="34DF54EE" w14:textId="103EF25A"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modeled </w:t>
      </w:r>
      <w:del w:id="102" w:author="Michel, Nicole" w:date="2018-10-17T13:09:00Z">
        <w:r w:rsidRPr="00F74943" w:rsidDel="0025656D">
          <w:rPr>
            <w:rFonts w:ascii="Times New Roman" w:hAnsi="Times New Roman" w:cs="Times New Roman"/>
          </w:rPr>
          <w:delText>Christmas Bird Count</w:delText>
        </w:r>
      </w:del>
      <w:del w:id="103" w:author="Michel, Nicole" w:date="2018-10-17T12:56:00Z">
        <w:r w:rsidRPr="00F74943" w:rsidDel="00EE2DFF">
          <w:rPr>
            <w:rFonts w:ascii="Times New Roman" w:hAnsi="Times New Roman" w:cs="Times New Roman"/>
          </w:rPr>
          <w:delText>s</w:delText>
        </w:r>
      </w:del>
      <w:ins w:id="104" w:author="Michel, Nicole" w:date="2018-10-17T13:09:00Z">
        <w:r w:rsidR="0025656D">
          <w:rPr>
            <w:rFonts w:ascii="Times New Roman" w:hAnsi="Times New Roman" w:cs="Times New Roman"/>
          </w:rPr>
          <w:t>CBC count</w:t>
        </w:r>
      </w:ins>
      <w:ins w:id="105" w:author="Michel, Nicole" w:date="2018-10-17T12:56:00Z">
        <w:r w:rsidR="00EE2DFF">
          <w:rPr>
            <w:rFonts w:ascii="Times New Roman" w:hAnsi="Times New Roman" w:cs="Times New Roman"/>
          </w:rPr>
          <w:t xml:space="preserve"> data</w:t>
        </w:r>
      </w:ins>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r w:rsidR="00DD1862" w:rsidRPr="00DD1862">
        <w:rPr>
          <w:rFonts w:ascii="Times New Roman" w:hAnsi="Times New Roman" w:cs="Times New Roman"/>
          <w:i/>
        </w:rPr>
        <w:t>i</w:t>
      </w:r>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r w:rsidR="00AA5886">
        <w:rPr>
          <w:rFonts w:ascii="Times New Roman"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w:t>
      </w:r>
      <w:ins w:id="106" w:author="Michel, Nicole" w:date="2018-10-17T13:11:00Z">
        <w:r w:rsidR="0025656D">
          <w:rPr>
            <w:rFonts w:ascii="Times New Roman" w:hAnsi="Times New Roman" w:cs="Times New Roman"/>
          </w:rPr>
          <w:t xml:space="preserve"> </w:t>
        </w:r>
        <w:commentRangeStart w:id="107"/>
        <w:r w:rsidR="0025656D">
          <w:rPr>
            <w:rFonts w:ascii="Times New Roman"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oMath>
      </w:ins>
      <w:ins w:id="108" w:author="Michel, Nicole" w:date="2018-10-17T13:12:00Z">
        <w:r w:rsidR="0025656D">
          <w:rPr>
            <w:rFonts w:ascii="Times New Roman" w:eastAsiaTheme="minorEastAsia" w:hAnsi="Times New Roman" w:cs="Times New Roman"/>
          </w:rPr>
          <w:t>)</w:t>
        </w:r>
      </w:ins>
      <w:r w:rsidRPr="00F74943">
        <w:rPr>
          <w:rFonts w:ascii="Times New Roman" w:hAnsi="Times New Roman" w:cs="Times New Roman"/>
        </w:rPr>
        <w:t xml:space="preserve">, </w:t>
      </w:r>
      <w:commentRangeEnd w:id="107"/>
      <w:r w:rsidR="0025656D">
        <w:rPr>
          <w:rStyle w:val="CommentReference"/>
        </w:rPr>
        <w:commentReference w:id="107"/>
      </w:r>
      <w:r w:rsidRPr="00F74943">
        <w:rPr>
          <w:rFonts w:ascii="Times New Roman" w:hAnsi="Times New Roman" w:cs="Times New Roman"/>
        </w:rPr>
        <w:t>count-effort</w:t>
      </w:r>
      <w:ins w:id="109" w:author="Michel, Nicole" w:date="2018-10-17T13:11:00Z">
        <w:r w:rsidR="0025656D">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oMath>
        <w:r w:rsidR="0025656D">
          <w:rPr>
            <w:rFonts w:ascii="Times New Roman" w:eastAsiaTheme="minorEastAsia" w:hAnsi="Times New Roman" w:cs="Times New Roman"/>
          </w:rPr>
          <w:t>)</w:t>
        </w:r>
      </w:ins>
      <w:r w:rsidRPr="00F74943">
        <w:rPr>
          <w:rFonts w:ascii="Times New Roman" w:hAnsi="Times New Roman" w:cs="Times New Roman"/>
        </w:rPr>
        <w:t xml:space="preserve">, and year </w:t>
      </w:r>
      <w:ins w:id="110" w:author="Michel, Nicole" w:date="2018-10-17T13:12:00Z">
        <w:r w:rsidR="0025656D">
          <w:rPr>
            <w:rFonts w:ascii="Times New Roman"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oMath>
        <w:r w:rsidR="0025656D">
          <w:rPr>
            <w:rFonts w:ascii="Times New Roman" w:hAnsi="Times New Roman" w:cs="Times New Roman"/>
          </w:rPr>
          <w:t>)</w:t>
        </w:r>
      </w:ins>
      <w:r w:rsidRPr="00F74943">
        <w:rPr>
          <w:rFonts w:ascii="Times New Roman" w:hAnsi="Times New Roman" w:cs="Times New Roman"/>
        </w:rPr>
        <w:t>effects</w:t>
      </w:r>
      <w:ins w:id="111" w:author="Michel, Nicole" w:date="2018-10-17T13:12:00Z">
        <w:r w:rsidR="0025656D">
          <w:rPr>
            <w:rFonts w:ascii="Times New Roman" w:hAnsi="Times New Roman" w:cs="Times New Roman"/>
          </w:rPr>
          <w:t xml:space="preserve"> plus </w:t>
        </w:r>
      </w:ins>
      <w:ins w:id="112" w:author="Michel, Nicole" w:date="2018-10-17T13:13:00Z">
        <w:r w:rsidR="0025656D">
          <w:rPr>
            <w:rFonts w:ascii="Times New Roman" w:hAnsi="Times New Roman" w:cs="Times New Roman"/>
          </w:rPr>
          <w:t>unmodeled</w:t>
        </w:r>
      </w:ins>
      <w:ins w:id="113" w:author="Michel, Nicole" w:date="2018-10-17T13:12:00Z">
        <w:r w:rsidR="0025656D">
          <w:rPr>
            <w:rFonts w:ascii="Times New Roman" w:hAnsi="Times New Roman" w:cs="Times New Roman"/>
          </w:rPr>
          <w:t xml:space="preserve"> </w:t>
        </w:r>
      </w:ins>
      <w:ins w:id="114" w:author="Michel, Nicole" w:date="2018-10-17T13:13:00Z">
        <w:r w:rsidR="0025656D">
          <w:rPr>
            <w:rFonts w:ascii="Times New Roman" w:hAnsi="Times New Roman" w:cs="Times New Roman"/>
          </w:rPr>
          <w:t>among</w:t>
        </w:r>
      </w:ins>
      <w:ins w:id="115" w:author="Michel, Nicole" w:date="2018-10-17T13:12:00Z">
        <w:r w:rsidR="0025656D">
          <w:rPr>
            <w:rFonts w:ascii="Times New Roman" w:hAnsi="Times New Roman" w:cs="Times New Roman"/>
          </w:rPr>
          <w:t>-circle variation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ins>
      <w:ins w:id="116" w:author="Michel, Nicole" w:date="2018-10-17T13:13:00Z">
        <w:r w:rsidR="0025656D">
          <w:rPr>
            <w:rFonts w:ascii="Times New Roman" w:eastAsiaTheme="minorEastAsia" w:hAnsi="Times New Roman" w:cs="Times New Roman"/>
          </w:rPr>
          <w:t>)</w:t>
        </w:r>
      </w:ins>
      <w:r w:rsidRPr="00F74943">
        <w:rPr>
          <w:rFonts w:ascii="Times New Roman" w:hAnsi="Times New Roman" w:cs="Times New Roman"/>
        </w:rPr>
        <w:t xml:space="preserve">.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14:paraId="76C9F39E" w14:textId="77777777" w:rsidR="00DD1862" w:rsidRDefault="00DD1862" w:rsidP="00305174">
      <w:pPr>
        <w:pStyle w:val="NoSpacing"/>
        <w:spacing w:line="480" w:lineRule="auto"/>
        <w:rPr>
          <w:rFonts w:ascii="Times New Roman" w:hAnsi="Times New Roman" w:cs="Times New Roman"/>
        </w:rPr>
      </w:pPr>
    </w:p>
    <w:p w14:paraId="3C93E757" w14:textId="77777777" w:rsidR="00DD1862" w:rsidRPr="00F74943" w:rsidRDefault="0095096E"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14:paraId="111EC0A9" w14:textId="77777777" w:rsidR="00F74943" w:rsidRPr="00F74943" w:rsidRDefault="00F74943" w:rsidP="00305174">
      <w:pPr>
        <w:pStyle w:val="NoSpacing"/>
        <w:spacing w:line="480" w:lineRule="auto"/>
        <w:rPr>
          <w:rFonts w:ascii="Times New Roman" w:hAnsi="Times New Roman" w:cs="Times New Roman"/>
        </w:rPr>
      </w:pPr>
    </w:p>
    <w:p w14:paraId="63D1D4E1" w14:textId="71030467" w:rsidR="00F74943" w:rsidRPr="0029171D" w:rsidRDefault="001513A3" w:rsidP="00305174">
      <w:pPr>
        <w:pStyle w:val="NoSpacing"/>
        <w:spacing w:line="480" w:lineRule="auto"/>
        <w:rPr>
          <w:rFonts w:ascii="Times New Roman" w:eastAsiaTheme="minorEastAsia" w:hAnsi="Times New Roman" w:cs="Times New Roman"/>
        </w:rPr>
      </w:pPr>
      <w:commentRangeStart w:id="117"/>
      <w:r>
        <w:rPr>
          <w:rFonts w:ascii="Times New Roman" w:hAnsi="Times New Roman" w:cs="Times New Roman"/>
        </w:rPr>
        <w:t>Parameters</w:t>
      </w:r>
      <w:commentRangeEnd w:id="117"/>
      <w:r w:rsidR="0025656D">
        <w:rPr>
          <w:rStyle w:val="CommentReference"/>
        </w:rPr>
        <w:commentReference w:id="117"/>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ins w:id="118" w:author="Michel, Nicole" w:date="2018-10-17T13:06:00Z">
        <w:r w:rsidR="0025656D">
          <w:rPr>
            <w:rFonts w:ascii="Times New Roman" w:hAnsi="Times New Roman" w:cs="Times New Roman"/>
          </w:rPr>
          <w:t xml:space="preserve">a </w:t>
        </w:r>
      </w:ins>
      <w:commentRangeStart w:id="119"/>
      <w:r w:rsidR="008F2D46">
        <w:rPr>
          <w:rFonts w:ascii="Times New Roman" w:hAnsi="Times New Roman" w:cs="Times New Roman"/>
        </w:rPr>
        <w:t>CAR</w:t>
      </w:r>
      <w:commentRangeEnd w:id="119"/>
      <w:r w:rsidR="0025656D">
        <w:rPr>
          <w:rStyle w:val="CommentReference"/>
        </w:rPr>
        <w:commentReference w:id="119"/>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Besag et al. 1991)</w:t>
      </w:r>
      <w:r w:rsidR="00E5537D">
        <w:rPr>
          <w:rFonts w:ascii="Times New Roman" w:hAnsi="Times New Roman" w:cs="Times New Roman"/>
        </w:rPr>
        <w:fldChar w:fldCharType="end"/>
      </w:r>
      <w:ins w:id="120" w:author="Michel, Nicole" w:date="2018-10-17T13:26:00Z">
        <w:r w:rsidR="005B3576">
          <w:rPr>
            <w:rFonts w:ascii="Times New Roman" w:hAnsi="Times New Roman" w:cs="Times New Roman"/>
          </w:rPr>
          <w:t>. V</w:t>
        </w:r>
      </w:ins>
      <w:del w:id="121" w:author="Michel, Nicole" w:date="2018-10-17T13:26:00Z">
        <w:r w:rsidR="00F74943" w:rsidRPr="00F74943" w:rsidDel="005B3576">
          <w:rPr>
            <w:rFonts w:ascii="Times New Roman" w:hAnsi="Times New Roman" w:cs="Times New Roman"/>
          </w:rPr>
          <w:delText xml:space="preserve">, where </w:delText>
        </w:r>
        <w:r w:rsidR="009F0785" w:rsidDel="005B3576">
          <w:rPr>
            <w:rFonts w:ascii="Times New Roman" w:hAnsi="Times New Roman" w:cs="Times New Roman"/>
          </w:rPr>
          <w:delText>v</w:delText>
        </w:r>
      </w:del>
      <w:r w:rsidR="009F0785">
        <w:rPr>
          <w:rFonts w:ascii="Times New Roman" w:hAnsi="Times New Roman" w:cs="Times New Roman"/>
        </w:rPr>
        <w:t>alues</w:t>
      </w:r>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 Spatial structure was incorporated </w:t>
      </w:r>
      <w:r w:rsidR="00F74943" w:rsidRPr="00F74943">
        <w:rPr>
          <w:rFonts w:ascii="Times New Roman" w:hAnsi="Times New Roman" w:cs="Times New Roman"/>
        </w:rPr>
        <w:lastRenderedPageBreak/>
        <w:t xml:space="preserve">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w:t>
      </w:r>
      <w:ins w:id="122" w:author="Michel, Nicole" w:date="2018-10-17T13:27:00Z">
        <w:r w:rsidR="005B3576">
          <w:rPr>
            <w:rFonts w:ascii="Times New Roman" w:hAnsi="Times New Roman" w:cs="Times New Roman"/>
          </w:rPr>
          <w:t xml:space="preserve">baseline[?] </w:t>
        </w:r>
      </w:ins>
      <w:r w:rsidR="00F74943" w:rsidRPr="00F74943">
        <w:rPr>
          <w:rFonts w:ascii="Times New Roman" w:hAnsi="Times New Roman" w:cs="Times New Roman"/>
        </w:rPr>
        <w:t>relative abundance to be shared across neighboring cells.</w:t>
      </w:r>
    </w:p>
    <w:p w14:paraId="03E0B281" w14:textId="77777777" w:rsidR="00F74943" w:rsidRPr="00F74943" w:rsidRDefault="00F74943" w:rsidP="00305174">
      <w:pPr>
        <w:pStyle w:val="NoSpacing"/>
        <w:spacing w:line="480" w:lineRule="auto"/>
        <w:rPr>
          <w:rFonts w:ascii="Times New Roman" w:hAnsi="Times New Roman" w:cs="Times New Roman"/>
        </w:rPr>
      </w:pPr>
    </w:p>
    <w:p w14:paraId="5E2CAE84" w14:textId="1D5C2D3B"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r w:rsidR="00E5537D">
        <w:rPr>
          <w:rFonts w:ascii="Times New Roman" w:hAnsi="Times New Roman" w:cs="Times New Roman"/>
        </w:rPr>
        <w:t xml:space="preserve">spatially-structured,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S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Gelfand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ins w:id="123" w:author="Michel, Nicole" w:date="2018-10-17T13:28:00Z">
        <w:r w:rsidR="005B3576">
          <w:rPr>
            <w:rFonts w:ascii="Times New Roman" w:hAnsi="Times New Roman" w:cs="Times New Roman"/>
          </w:rPr>
          <w:t xml:space="preserve">also </w:t>
        </w:r>
      </w:ins>
      <w:r w:rsidR="009F0785">
        <w:rPr>
          <w:rFonts w:ascii="Times New Roman" w:hAnsi="Times New Roman" w:cs="Times New Roman"/>
        </w:rPr>
        <w:t>modelled</w:t>
      </w:r>
      <w:r w:rsidR="00F74943" w:rsidRPr="00F74943">
        <w:rPr>
          <w:rFonts w:ascii="Times New Roman" w:hAnsi="Times New Roman" w:cs="Times New Roman"/>
        </w:rPr>
        <w:t xml:space="preserve"> with </w:t>
      </w:r>
      <w:ins w:id="124" w:author="Michel, Nicole" w:date="2018-10-17T13:28:00Z">
        <w:r w:rsidR="005B3576">
          <w:rPr>
            <w:rFonts w:ascii="Times New Roman" w:hAnsi="Times New Roman" w:cs="Times New Roman"/>
          </w:rPr>
          <w:t xml:space="preserve">a </w:t>
        </w:r>
      </w:ins>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Besag et al. 1991)</w:t>
      </w:r>
      <w:r w:rsidR="00E5537D">
        <w:rPr>
          <w:rFonts w:ascii="Times New Roman" w:hAnsi="Times New Roman" w:cs="Times New Roman"/>
        </w:rPr>
        <w:fldChar w:fldCharType="end"/>
      </w:r>
      <w:ins w:id="125" w:author="Michel, Nicole" w:date="2018-10-17T13:28:00Z">
        <w:r w:rsidR="005B3576">
          <w:rPr>
            <w:rFonts w:ascii="Times New Roman" w:hAnsi="Times New Roman" w:cs="Times New Roman"/>
          </w:rPr>
          <w:t xml:space="preserve">. </w:t>
        </w:r>
      </w:ins>
      <w:del w:id="126" w:author="Michel, Nicole" w:date="2018-10-17T13:28:00Z">
        <w:r w:rsidR="00F74943" w:rsidRPr="00F74943" w:rsidDel="005B3576">
          <w:rPr>
            <w:rFonts w:ascii="Times New Roman" w:hAnsi="Times New Roman" w:cs="Times New Roman"/>
          </w:rPr>
          <w:delText xml:space="preserve">, where </w:delText>
        </w:r>
        <w:r w:rsidR="00B62813" w:rsidDel="005B3576">
          <w:rPr>
            <w:rFonts w:ascii="Times New Roman" w:hAnsi="Times New Roman" w:cs="Times New Roman"/>
          </w:rPr>
          <w:delText>s</w:delText>
        </w:r>
      </w:del>
      <w:ins w:id="127" w:author="Michel, Nicole" w:date="2018-10-17T13:28:00Z">
        <w:r w:rsidR="005B3576">
          <w:rPr>
            <w:rFonts w:ascii="Times New Roman" w:hAnsi="Times New Roman" w:cs="Times New Roman"/>
          </w:rPr>
          <w:t>S</w:t>
        </w:r>
      </w:ins>
      <w:r w:rsidR="00B62813">
        <w:rPr>
          <w:rFonts w:ascii="Times New Roman" w:hAnsi="Times New Roman" w:cs="Times New Roman"/>
        </w:rPr>
        <w:t>lopes</w:t>
      </w:r>
      <w:r w:rsidR="00E5537D">
        <w:rPr>
          <w:rFonts w:ascii="Times New Roman" w:hAnsi="Times New Roman" w:cs="Times New Roman"/>
        </w:rPr>
        <w:t xml:space="preserve"> </w:t>
      </w:r>
      <w:del w:id="128" w:author="Michel, Nicole" w:date="2018-10-17T13:28:00Z">
        <w:r w:rsidR="00F74943" w:rsidRPr="00F74943" w:rsidDel="005B3576">
          <w:rPr>
            <w:rFonts w:ascii="Times New Roman" w:hAnsi="Times New Roman" w:cs="Times New Roman"/>
          </w:rPr>
          <w:delText>c</w:delText>
        </w:r>
        <w:r w:rsidR="00E5537D" w:rsidDel="005B3576">
          <w:rPr>
            <w:rFonts w:ascii="Times New Roman" w:hAnsi="Times New Roman" w:cs="Times New Roman"/>
          </w:rPr>
          <w:delText xml:space="preserve">ame </w:delText>
        </w:r>
      </w:del>
      <w:ins w:id="129" w:author="Michel, Nicole" w:date="2018-10-17T13:28:00Z">
        <w:r w:rsidR="005B3576">
          <w:rPr>
            <w:rFonts w:ascii="Times New Roman" w:hAnsi="Times New Roman" w:cs="Times New Roman"/>
          </w:rPr>
          <w:t>were drawn</w:t>
        </w:r>
        <w:r w:rsidR="005B3576">
          <w:rPr>
            <w:rFonts w:ascii="Times New Roman" w:hAnsi="Times New Roman" w:cs="Times New Roman"/>
          </w:rPr>
          <w:t xml:space="preserve"> </w:t>
        </w:r>
      </w:ins>
      <w:r w:rsidR="00E5537D">
        <w:rPr>
          <w:rFonts w:ascii="Times New Roman" w:hAnsi="Times New Roman" w:cs="Times New Roman"/>
        </w:rPr>
        <w:t xml:space="preserve">from 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as incorporated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b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14:paraId="732FEBDF" w14:textId="77777777" w:rsidR="00393E60" w:rsidRDefault="00393E60" w:rsidP="00305174">
      <w:pPr>
        <w:pStyle w:val="NoSpacing"/>
        <w:spacing w:line="480" w:lineRule="auto"/>
        <w:rPr>
          <w:rFonts w:ascii="Times New Roman" w:hAnsi="Times New Roman" w:cs="Times New Roman"/>
        </w:rPr>
      </w:pPr>
    </w:p>
    <w:p w14:paraId="1078B5C3" w14:textId="65EB5149" w:rsidR="00F74943" w:rsidRPr="0098171A" w:rsidRDefault="00393E60"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r w:rsidR="00B62813">
        <w:rPr>
          <w:rFonts w:ascii="Times New Roman" w:hAnsi="Times New Roman" w:cs="Times New Roman"/>
        </w:rPr>
        <w:t>spatially-structured,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w:t>
      </w:r>
      <w:ins w:id="130" w:author="Michel, Nicole" w:date="2018-10-17T13:31:00Z">
        <w:r w:rsidR="005B3576">
          <w:rPr>
            <w:rFonts w:ascii="Times New Roman" w:hAnsi="Times New Roman" w:cs="Times New Roman"/>
          </w:rPr>
          <w:t xml:space="preserve">also </w:t>
        </w:r>
      </w:ins>
      <w:commentRangeStart w:id="131"/>
      <w:r w:rsidR="00B62813">
        <w:rPr>
          <w:rFonts w:ascii="Times New Roman" w:hAnsi="Times New Roman" w:cs="Times New Roman"/>
        </w:rPr>
        <w:t>modelled</w:t>
      </w:r>
      <w:commentRangeEnd w:id="131"/>
      <w:r w:rsidR="005B3576">
        <w:rPr>
          <w:rStyle w:val="CommentReference"/>
        </w:rPr>
        <w:commentReference w:id="131"/>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as incorporated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commentRangeStart w:id="132"/>
      <w:r w:rsidR="00C57F76">
        <w:rPr>
          <w:rFonts w:ascii="Times New Roman" w:hAnsi="Times New Roman" w:cs="Times New Roman"/>
        </w:rPr>
        <w:t>max(</w:t>
      </w:r>
      <w:r w:rsidR="00C57F76" w:rsidRPr="00C57F76">
        <w:rPr>
          <w:rFonts w:ascii="Times New Roman" w:hAnsi="Times New Roman" w:cs="Times New Roman"/>
          <w:i/>
        </w:rPr>
        <w:t>T</w:t>
      </w:r>
      <w:r w:rsidR="00C57F76">
        <w:rPr>
          <w:rFonts w:ascii="Times New Roman" w:hAnsi="Times New Roman" w:cs="Times New Roman"/>
        </w:rPr>
        <w:t>) = 0</w:t>
      </w:r>
      <w:commentRangeEnd w:id="132"/>
      <w:r w:rsidR="005B3576">
        <w:rPr>
          <w:rStyle w:val="CommentReference"/>
        </w:rPr>
        <w:commentReference w:id="132"/>
      </w:r>
      <w:r w:rsidR="00F74943" w:rsidRPr="00F74943">
        <w:rPr>
          <w:rFonts w:ascii="Times New Roman" w:hAnsi="Times New Roman" w:cs="Times New Roman"/>
        </w:rPr>
        <w:t xml:space="preserve">, and each preceding year took an increasingly-negative integer value. Given the </w:t>
      </w:r>
      <w:r w:rsidR="00F74943" w:rsidRPr="00F74943">
        <w:rPr>
          <w:rFonts w:ascii="Times New Roman" w:hAnsi="Times New Roman" w:cs="Times New Roman"/>
        </w:rPr>
        <w:lastRenderedPageBreak/>
        <w:t xml:space="preserve">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could be interpreted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14:paraId="01E1B51D" w14:textId="77777777" w:rsidR="00F74943" w:rsidRPr="00F74943" w:rsidRDefault="00F74943" w:rsidP="00305174">
      <w:pPr>
        <w:pStyle w:val="NoSpacing"/>
        <w:spacing w:line="480" w:lineRule="auto"/>
        <w:rPr>
          <w:rFonts w:ascii="Times New Roman" w:hAnsi="Times New Roman" w:cs="Times New Roman"/>
        </w:rPr>
      </w:pPr>
    </w:p>
    <w:p w14:paraId="4AEDC0A6" w14:textId="10BCC304"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8827CF">
        <w:rPr>
          <w:rFonts w:ascii="Times New Roman" w:hAnsi="Times New Roman" w:cs="Times New Roman"/>
        </w:rPr>
        <w:t xml:space="preserve">, was a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del w:id="133" w:author="Michel, Nicole" w:date="2018-10-17T13:33:00Z">
        <w:r w:rsidR="008B1A21" w:rsidDel="005B3576">
          <w:rPr>
            <w:rFonts w:ascii="Times New Roman" w:hAnsi="Times New Roman" w:cs="Times New Roman"/>
          </w:rPr>
          <w:delText>,</w:delText>
        </w:r>
      </w:del>
      <w:r w:rsidR="00796C7A">
        <w:rPr>
          <w:rFonts w:ascii="Times New Roman" w:hAnsi="Times New Roman" w:cs="Times New Roman"/>
        </w:rPr>
        <w:t xml:space="preserve"> random effect</w:t>
      </w:r>
      <w:r w:rsidR="00CE134E">
        <w:rPr>
          <w:rFonts w:ascii="Times New Roman" w:hAnsi="Times New Roman" w:cs="Times New Roman"/>
        </w:rPr>
        <w:t xml:space="preserve"> to deal with overdispersed</w:t>
      </w:r>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w:t>
      </w:r>
      <w:commentRangeStart w:id="134"/>
      <w:r w:rsidR="00796C7A">
        <w:rPr>
          <w:rFonts w:ascii="Times New Roman" w:hAnsi="Times New Roman" w:cs="Times New Roman"/>
        </w:rPr>
        <w:t xml:space="preserve">Rather, we </w:t>
      </w:r>
      <w:r w:rsidR="00646365">
        <w:rPr>
          <w:rFonts w:ascii="Times New Roman" w:hAnsi="Times New Roman" w:cs="Times New Roman"/>
        </w:rPr>
        <w:t>used</w:t>
      </w:r>
      <w:r w:rsidR="00796C7A">
        <w:rPr>
          <w:rFonts w:ascii="Times New Roman" w:hAnsi="Times New Roman" w:cs="Times New Roman"/>
        </w:rPr>
        <w:t xml:space="preserve"> </w:t>
      </w:r>
      <w:commentRangeEnd w:id="134"/>
      <w:r w:rsidR="005B3576">
        <w:rPr>
          <w:rStyle w:val="CommentReference"/>
        </w:rPr>
        <w:commentReference w:id="134"/>
      </w:r>
      <w:r w:rsidR="00796C7A">
        <w:rPr>
          <w:rFonts w:ascii="Times New Roman" w:hAnsi="Times New Roman" w:cs="Times New Roman"/>
        </w:rPr>
        <w:t>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w:t>
      </w:r>
      <w:commentRangeStart w:id="135"/>
      <w:r w:rsidR="00393E60">
        <w:rPr>
          <w:rFonts w:ascii="Times New Roman" w:hAnsi="Times New Roman" w:cs="Times New Roman"/>
        </w:rPr>
        <w:t>similar</w:t>
      </w:r>
      <w:r w:rsidR="000B45C6">
        <w:rPr>
          <w:rFonts w:ascii="Times New Roman" w:hAnsi="Times New Roman" w:cs="Times New Roman"/>
        </w:rPr>
        <w:t xml:space="preserve">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w:t>
      </w:r>
      <w:commentRangeEnd w:id="135"/>
      <w:r w:rsidR="005B3576">
        <w:rPr>
          <w:rStyle w:val="CommentReference"/>
        </w:rPr>
        <w:commentReference w:id="135"/>
      </w:r>
      <w:r w:rsidR="00796C7A">
        <w:rPr>
          <w:rFonts w:ascii="Times New Roman" w:hAnsi="Times New Roman" w:cs="Times New Roman"/>
        </w:rPr>
        <w:t xml:space="preserve"> </w:t>
      </w:r>
      <w:r w:rsidR="00CE134E">
        <w:rPr>
          <w:rFonts w:ascii="Times New Roman" w:hAnsi="Times New Roman" w:cs="Times New Roman"/>
        </w:rPr>
        <w:t>to deal with overdispersed</w:t>
      </w:r>
      <w:r w:rsidR="00796C7A">
        <w:rPr>
          <w:rFonts w:ascii="Times New Roman" w:hAnsi="Times New Roman" w:cs="Times New Roman"/>
        </w:rPr>
        <w:t xml:space="preserve"> Poisson counts</w:t>
      </w:r>
      <w:r w:rsidR="008B1A21">
        <w:rPr>
          <w:rFonts w:ascii="Times New Roman" w:hAnsi="Times New Roman" w:cs="Times New Roman"/>
        </w:rPr>
        <w:t>, and yielded an estimate for</w:t>
      </w:r>
      <w:r w:rsidR="000B45C6">
        <w:rPr>
          <w:rFonts w:ascii="Times New Roman" w:hAnsi="Times New Roman" w:cs="Times New Roman"/>
        </w:rPr>
        <w:t xml:space="preserve"> </w:t>
      </w:r>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overdispersion.</w:t>
      </w:r>
    </w:p>
    <w:p w14:paraId="1E04731B" w14:textId="77777777" w:rsidR="00F74943" w:rsidRPr="00F74943" w:rsidRDefault="00F74943" w:rsidP="00305174">
      <w:pPr>
        <w:pStyle w:val="NoSpacing"/>
        <w:spacing w:line="480" w:lineRule="auto"/>
        <w:rPr>
          <w:rFonts w:ascii="Times New Roman" w:hAnsi="Times New Roman" w:cs="Times New Roman"/>
        </w:rPr>
      </w:pPr>
    </w:p>
    <w:p w14:paraId="2BC09246" w14:textId="679F1FFA" w:rsidR="00C57F76" w:rsidRPr="00C57F76" w:rsidRDefault="00C57F76" w:rsidP="00305174">
      <w:pPr>
        <w:pStyle w:val="NoSpacing"/>
        <w:spacing w:line="480" w:lineRule="auto"/>
        <w:rPr>
          <w:rFonts w:ascii="Times New Roman" w:hAnsi="Times New Roman" w:cs="Times New Roman"/>
          <w:b/>
          <w:i/>
        </w:rPr>
      </w:pPr>
      <w:del w:id="136" w:author="Michel, Nicole" w:date="2018-10-17T13:33:00Z">
        <w:r w:rsidRPr="00C57F76" w:rsidDel="005B3576">
          <w:rPr>
            <w:rFonts w:ascii="Times New Roman" w:hAnsi="Times New Roman" w:cs="Times New Roman"/>
            <w:b/>
            <w:i/>
          </w:rPr>
          <w:delText>Data</w:delText>
        </w:r>
      </w:del>
      <w:ins w:id="137" w:author="Michel, Nicole" w:date="2018-10-17T13:33:00Z">
        <w:r w:rsidR="005B3576">
          <w:rPr>
            <w:rFonts w:ascii="Times New Roman" w:hAnsi="Times New Roman" w:cs="Times New Roman"/>
            <w:b/>
            <w:i/>
          </w:rPr>
          <w:t>Case Study</w:t>
        </w:r>
      </w:ins>
    </w:p>
    <w:p w14:paraId="15B85B81" w14:textId="7823C55D" w:rsidR="00F74943" w:rsidRPr="00F74943" w:rsidRDefault="00FA3D75" w:rsidP="00305174">
      <w:pPr>
        <w:pStyle w:val="NoSpacing"/>
        <w:spacing w:line="480" w:lineRule="auto"/>
        <w:rPr>
          <w:rFonts w:ascii="Times New Roman" w:hAnsi="Times New Roman" w:cs="Times New Roman"/>
        </w:rPr>
      </w:pPr>
      <w:del w:id="138" w:author="Michel, Nicole" w:date="2018-10-17T13:36:00Z">
        <w:r w:rsidDel="005B3576">
          <w:rPr>
            <w:rFonts w:ascii="Times New Roman" w:hAnsi="Times New Roman" w:cs="Times New Roman"/>
          </w:rPr>
          <w:delText>We</w:delText>
        </w:r>
      </w:del>
      <w:ins w:id="139" w:author="Michel, Nicole" w:date="2018-10-17T13:36:00Z">
        <w:r w:rsidR="005B3576">
          <w:rPr>
            <w:rFonts w:ascii="Times New Roman" w:hAnsi="Times New Roman" w:cs="Times New Roman"/>
          </w:rPr>
          <w:t>To demonstrate this method, we developed a case study using</w:t>
        </w:r>
      </w:ins>
      <w:del w:id="140" w:author="Michel, Nicole" w:date="2018-10-17T13:36:00Z">
        <w:r w:rsidDel="005B3576">
          <w:rPr>
            <w:rFonts w:ascii="Times New Roman" w:hAnsi="Times New Roman" w:cs="Times New Roman"/>
          </w:rPr>
          <w:delText xml:space="preserve"> used </w:delText>
        </w:r>
      </w:del>
      <w:ins w:id="141" w:author="Michel, Nicole" w:date="2018-10-17T13:36:00Z">
        <w:r w:rsidR="005B3576">
          <w:rPr>
            <w:rFonts w:ascii="Times New Roman" w:hAnsi="Times New Roman" w:cs="Times New Roman"/>
          </w:rPr>
          <w:t xml:space="preserve"> </w:t>
        </w:r>
      </w:ins>
      <w:r>
        <w:rPr>
          <w:rFonts w:ascii="Times New Roman" w:hAnsi="Times New Roman" w:cs="Times New Roman"/>
        </w:rPr>
        <w:t xml:space="preserve">data for the </w:t>
      </w:r>
      <w:r w:rsidRPr="00F74943">
        <w:rPr>
          <w:rFonts w:ascii="Times New Roman" w:hAnsi="Times New Roman" w:cs="Times New Roman"/>
        </w:rPr>
        <w:t>American Robin</w:t>
      </w:r>
      <w:r>
        <w:rPr>
          <w:rFonts w:ascii="Times New Roman" w:hAnsi="Times New Roman" w:cs="Times New Roman"/>
        </w:rPr>
        <w:t xml:space="preserve"> (</w:t>
      </w:r>
      <w:r w:rsidRPr="008750AB">
        <w:rPr>
          <w:rFonts w:ascii="Times New Roman" w:hAnsi="Times New Roman" w:cs="Times New Roman"/>
          <w:i/>
        </w:rPr>
        <w:t>Turdus migratorius</w:t>
      </w:r>
      <w:r>
        <w:rPr>
          <w:rFonts w:ascii="Times New Roman" w:hAnsi="Times New Roman" w:cs="Times New Roman"/>
        </w:rPr>
        <w:t>)</w:t>
      </w:r>
      <w:r w:rsidRPr="00F74943">
        <w:rPr>
          <w:rFonts w:ascii="Times New Roman" w:hAnsi="Times New Roman" w:cs="Times New Roman"/>
        </w:rPr>
        <w:t xml:space="preserve">, from </w:t>
      </w:r>
      <w:r w:rsidR="00863FDB">
        <w:rPr>
          <w:rFonts w:ascii="Times New Roman" w:hAnsi="Times New Roman" w:cs="Times New Roman"/>
        </w:rPr>
        <w:t xml:space="preserve">Audubon </w:t>
      </w:r>
      <w:del w:id="142" w:author="Michel, Nicole" w:date="2018-10-17T13:36:00Z">
        <w:r w:rsidRPr="00F74943" w:rsidDel="005B3576">
          <w:rPr>
            <w:rFonts w:ascii="Times New Roman" w:hAnsi="Times New Roman" w:cs="Times New Roman"/>
          </w:rPr>
          <w:delText>Christmas Bird Counts</w:delText>
        </w:r>
      </w:del>
      <w:ins w:id="143" w:author="Michel, Nicole" w:date="2018-10-17T13:36:00Z">
        <w:r w:rsidR="005B3576">
          <w:rPr>
            <w:rFonts w:ascii="Times New Roman" w:hAnsi="Times New Roman" w:cs="Times New Roman"/>
          </w:rPr>
          <w:t>CBCs</w:t>
        </w:r>
      </w:ins>
      <w:r w:rsidRPr="00F74943">
        <w:rPr>
          <w:rFonts w:ascii="Times New Roman" w:hAnsi="Times New Roman" w:cs="Times New Roman"/>
        </w:rPr>
        <w:t xml:space="preserve"> conducted across </w:t>
      </w:r>
      <w:commentRangeStart w:id="144"/>
      <w:r w:rsidRPr="00F74943">
        <w:rPr>
          <w:rFonts w:ascii="Times New Roman" w:hAnsi="Times New Roman" w:cs="Times New Roman"/>
        </w:rPr>
        <w:t xml:space="preserve">North America </w:t>
      </w:r>
      <w:commentRangeEnd w:id="144"/>
      <w:r w:rsidR="00A116FD">
        <w:rPr>
          <w:rStyle w:val="CommentReference"/>
        </w:rPr>
        <w:commentReference w:id="144"/>
      </w:r>
      <w:r w:rsidRPr="00F74943">
        <w:rPr>
          <w:rFonts w:ascii="Times New Roman" w:hAnsi="Times New Roman" w:cs="Times New Roman"/>
        </w:rPr>
        <w:t>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ere removed. After filtering, there were </w:t>
      </w:r>
      <w:commentRangeStart w:id="145"/>
      <w:ins w:id="146" w:author="Michel, Nicole" w:date="2018-10-17T14:35:00Z">
        <w:r w:rsidR="00E711F7">
          <w:rPr>
            <w:rFonts w:ascii="Times New Roman" w:hAnsi="Times New Roman" w:cs="Times New Roman"/>
          </w:rPr>
          <w:t>XX</w:t>
        </w:r>
      </w:ins>
      <w:commentRangeEnd w:id="145"/>
      <w:ins w:id="147" w:author="Michel, Nicole" w:date="2018-10-17T14:36:00Z">
        <w:r w:rsidR="00E711F7">
          <w:rPr>
            <w:rStyle w:val="CommentReference"/>
          </w:rPr>
          <w:commentReference w:id="145"/>
        </w:r>
      </w:ins>
      <w:ins w:id="148" w:author="Michel, Nicole" w:date="2018-10-17T14:35:00Z">
        <w:r w:rsidR="00E711F7">
          <w:rPr>
            <w:rFonts w:ascii="Times New Roman" w:hAnsi="Times New Roman" w:cs="Times New Roman"/>
          </w:rPr>
          <w:t xml:space="preserve"> American Robins encountered in </w:t>
        </w:r>
      </w:ins>
      <w:r w:rsidR="00F74943" w:rsidRPr="00F74943">
        <w:rPr>
          <w:rFonts w:ascii="Times New Roman" w:hAnsi="Times New Roman" w:cs="Times New Roman"/>
        </w:rPr>
        <w:t>78,140 counts</w:t>
      </w:r>
      <w:del w:id="149" w:author="Michel, Nicole" w:date="2018-10-17T14:35:00Z">
        <w:r w:rsidR="005E5120" w:rsidDel="00E711F7">
          <w:rPr>
            <w:rFonts w:ascii="Times New Roman" w:hAnsi="Times New Roman" w:cs="Times New Roman"/>
          </w:rPr>
          <w:delText>,</w:delText>
        </w:r>
      </w:del>
      <w:r w:rsidR="00F74943" w:rsidRPr="00F74943">
        <w:rPr>
          <w:rFonts w:ascii="Times New Roman" w:hAnsi="Times New Roman" w:cs="Times New Roman"/>
        </w:rPr>
        <w:t xml:space="preserve">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14:paraId="5C9B0FB2" w14:textId="77777777" w:rsidR="00F74943" w:rsidRPr="00F74943" w:rsidRDefault="00F74943" w:rsidP="00305174">
      <w:pPr>
        <w:pStyle w:val="NoSpacing"/>
        <w:spacing w:line="480" w:lineRule="auto"/>
        <w:rPr>
          <w:rFonts w:ascii="Times New Roman" w:hAnsi="Times New Roman" w:cs="Times New Roman"/>
        </w:rPr>
      </w:pPr>
    </w:p>
    <w:p w14:paraId="43B60378" w14:textId="77777777"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lastRenderedPageBreak/>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w:t>
      </w:r>
      <w:r w:rsidR="008F2D46">
        <w:rPr>
          <w:rFonts w:ascii="Times New Roman" w:hAnsi="Times New Roman" w:cs="Times New Roman"/>
        </w:rPr>
        <w:t>CAR</w:t>
      </w:r>
      <w:r w:rsidRPr="00F74943">
        <w:rPr>
          <w:rFonts w:ascii="Times New Roman" w:hAnsi="Times New Roman" w:cs="Times New Roman"/>
        </w:rPr>
        <w:t xml:space="preserve">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commentRangeStart w:id="150"/>
      <w:r w:rsidRPr="00F74943">
        <w:rPr>
          <w:rFonts w:ascii="Times New Roman" w:hAnsi="Times New Roman" w:cs="Times New Roman"/>
        </w:rPr>
        <w:t>0</w:t>
      </w:r>
      <w:commentRangeEnd w:id="150"/>
      <w:r w:rsidR="00231B0D">
        <w:rPr>
          <w:rStyle w:val="CommentReference"/>
        </w:rPr>
        <w:commentReference w:id="150"/>
      </w:r>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B</w:t>
      </w:r>
      <w:r w:rsidRPr="00F74943">
        <w:rPr>
          <w:rFonts w:ascii="Times New Roman" w:hAnsi="Times New Roman" w:cs="Times New Roman"/>
        </w:rPr>
        <w:t>). The number of neighbors for a given grid cell ranged from 1 to 8</w:t>
      </w:r>
      <w:r w:rsidR="00CD75F0">
        <w:rPr>
          <w:rFonts w:ascii="Times New Roman" w:hAnsi="Times New Roman" w:cs="Times New Roman"/>
        </w:rPr>
        <w:t>,</w:t>
      </w:r>
      <w:r w:rsidRPr="00F74943">
        <w:rPr>
          <w:rFonts w:ascii="Times New Roman" w:hAnsi="Times New Roman" w:cs="Times New Roman"/>
        </w:rPr>
        <w:t xml:space="preserve"> and averaged 7.48.</w:t>
      </w:r>
    </w:p>
    <w:p w14:paraId="38AFEA56" w14:textId="77777777" w:rsidR="00F74943" w:rsidRPr="00F74943" w:rsidRDefault="00F74943" w:rsidP="00305174">
      <w:pPr>
        <w:pStyle w:val="NoSpacing"/>
        <w:spacing w:line="480" w:lineRule="auto"/>
        <w:rPr>
          <w:rFonts w:ascii="Times New Roman" w:hAnsi="Times New Roman" w:cs="Times New Roman"/>
        </w:rPr>
      </w:pPr>
    </w:p>
    <w:p w14:paraId="4FBDB39E" w14:textId="77777777"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14:paraId="3BA08E17" w14:textId="77777777" w:rsidR="008F2D46" w:rsidRDefault="008750AB"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w:t>
      </w:r>
      <w:commentRangeStart w:id="151"/>
      <w:r w:rsidR="008B7AD8">
        <w:rPr>
          <w:rFonts w:ascii="Times New Roman" w:hAnsi="Times New Roman" w:cs="Times New Roman"/>
        </w:rPr>
        <w:t>context</w:t>
      </w:r>
      <w:commentRangeEnd w:id="151"/>
      <w:r w:rsidR="00701226">
        <w:rPr>
          <w:rStyle w:val="CommentReference"/>
        </w:rPr>
        <w:commentReference w:id="151"/>
      </w:r>
      <w:r w:rsidR="008B7AD8">
        <w:rPr>
          <w:rFonts w:ascii="Times New Roman" w:hAnsi="Times New Roman" w:cs="Times New Roman"/>
        </w:rPr>
        <w:t xml:space="preserve">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sidR="00B13751">
        <w:rPr>
          <w:rFonts w:ascii="Times New Roman" w:hAnsi="Times New Roman" w:cs="Times New Roman"/>
        </w:rPr>
        <w:t xml:space="preserve">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tmryqis","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B13751">
        <w:rPr>
          <w:rFonts w:ascii="Times New Roman" w:hAnsi="Times New Roman" w:cs="Times New Roman"/>
        </w:rPr>
        <w:fldChar w:fldCharType="separate"/>
      </w:r>
      <w:r w:rsidR="00B13751" w:rsidRPr="00B13751">
        <w:rPr>
          <w:rFonts w:ascii="Times New Roman" w:hAnsi="Times New Roman" w:cs="Times New Roman"/>
        </w:rPr>
        <w:t>(R Core Team 2016)</w:t>
      </w:r>
      <w:r w:rsidR="00B13751">
        <w:rPr>
          <w:rFonts w:ascii="Times New Roman" w:hAnsi="Times New Roman" w:cs="Times New Roman"/>
        </w:rPr>
        <w:fldChar w:fldCharType="end"/>
      </w:r>
      <w:r>
        <w:rPr>
          <w:rFonts w:ascii="Times New Roman" w:hAnsi="Times New Roman" w:cs="Times New Roman"/>
        </w:rPr>
        <w:t>. Prior</w:t>
      </w:r>
      <w:r w:rsidR="005640FC">
        <w:rPr>
          <w:rFonts w:ascii="Times New Roman" w:hAnsi="Times New Roman" w:cs="Times New Roman"/>
        </w:rPr>
        <w:t>s</w:t>
      </w:r>
      <w:r>
        <w:rPr>
          <w:rFonts w:ascii="Times New Roman" w:hAnsi="Times New Roman" w:cs="Times New Roman"/>
        </w:rPr>
        <w:t xml:space="preserve"> </w:t>
      </w:r>
      <w:r w:rsidR="005640FC">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5640F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5640F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5640FC">
        <w:rPr>
          <w:rFonts w:ascii="Times New Roman" w:eastAsiaTheme="minorEastAsia" w:hAnsi="Times New Roman" w:cs="Times New Roman"/>
        </w:rPr>
        <w:t xml:space="preserve"> had </w:t>
      </w:r>
      <w:r w:rsidR="008F2D46">
        <w:rPr>
          <w:rFonts w:ascii="Times New Roman" w:eastAsiaTheme="minorEastAsia" w:hAnsi="Times New Roman" w:cs="Times New Roman"/>
        </w:rPr>
        <w:t xml:space="preserve">an </w:t>
      </w:r>
      <w:commentRangeStart w:id="152"/>
      <w:r w:rsidR="008F2D46">
        <w:rPr>
          <w:rFonts w:ascii="Times New Roman" w:eastAsiaTheme="minorEastAsia" w:hAnsi="Times New Roman" w:cs="Times New Roman"/>
        </w:rPr>
        <w:t>intrinsic conditional autoregressive</w:t>
      </w:r>
      <w:r w:rsidR="005640FC">
        <w:rPr>
          <w:rFonts w:ascii="Times New Roman" w:eastAsiaTheme="minorEastAsia" w:hAnsi="Times New Roman" w:cs="Times New Roman"/>
        </w:rPr>
        <w:t xml:space="preserve"> </w:t>
      </w:r>
      <w:commentRangeEnd w:id="152"/>
      <w:r w:rsidR="00701226">
        <w:rPr>
          <w:rStyle w:val="CommentReference"/>
        </w:rPr>
        <w:commentReference w:id="152"/>
      </w:r>
      <w:r w:rsidR="005640FC">
        <w:rPr>
          <w:rFonts w:ascii="Times New Roman" w:eastAsiaTheme="minorEastAsia" w:hAnsi="Times New Roman" w:cs="Times New Roman"/>
        </w:rPr>
        <w:t xml:space="preserve">structure, where precision was modeled with a </w:t>
      </w:r>
      <w:commentRangeStart w:id="153"/>
      <w:r w:rsidR="005640FC" w:rsidRPr="00F74943">
        <w:rPr>
          <w:rFonts w:ascii="Times New Roman" w:hAnsi="Times New Roman" w:cs="Times New Roman"/>
        </w:rPr>
        <w:t xml:space="preserve">penalized complexity </w:t>
      </w:r>
      <w:r w:rsidR="005640FC">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commentRangeEnd w:id="153"/>
      <w:r w:rsidR="00701226">
        <w:rPr>
          <w:rStyle w:val="CommentReference"/>
        </w:rPr>
        <w:commentReference w:id="153"/>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w:commentRangeStart w:id="154"/>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w:commentRangeEnd w:id="154"/>
        <m:r>
          <m:rPr>
            <m:sty m:val="p"/>
          </m:rPr>
          <w:rPr>
            <w:rStyle w:val="CommentReference"/>
          </w:rPr>
          <w:commentReference w:id="154"/>
        </m:r>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utvVtKiA","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 xml:space="preserve">. The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5640FC">
        <w:rPr>
          <w:rFonts w:ascii="Times New Roman" w:eastAsiaTheme="minorEastAsia" w:hAnsi="Times New Roman" w:cs="Times New Roman"/>
        </w:rPr>
        <w:t xml:space="preserve">, was modeled </w:t>
      </w:r>
      <w:r w:rsidR="008F2D46">
        <w:rPr>
          <w:rFonts w:ascii="Times New Roman" w:eastAsiaTheme="minorEastAsia" w:hAnsi="Times New Roman" w:cs="Times New Roman"/>
        </w:rPr>
        <w:t>as</w:t>
      </w:r>
      <w:r w:rsidR="005640FC">
        <w:rPr>
          <w:rFonts w:ascii="Times New Roman" w:eastAsiaTheme="minorEastAsia" w:hAnsi="Times New Roman" w:cs="Times New Roman"/>
        </w:rPr>
        <w:t xml:space="preserve"> a normal distribution with a mean of </w:t>
      </w:r>
      <w:r w:rsidR="008F2D46">
        <w:rPr>
          <w:rFonts w:ascii="Times New Roman" w:eastAsiaTheme="minorEastAsia" w:hAnsi="Times New Roman" w:cs="Times New Roman"/>
        </w:rPr>
        <w:t>zero</w:t>
      </w:r>
      <w:r w:rsidR="005640FC">
        <w:rPr>
          <w:rFonts w:ascii="Times New Roman" w:eastAsiaTheme="minorEastAsia" w:hAnsi="Times New Roman" w:cs="Times New Roman"/>
        </w:rPr>
        <w:t xml:space="preserve"> and precision modeled with a </w:t>
      </w:r>
      <w:r w:rsidR="0087368E">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4k2RLPNV","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w:t>
      </w:r>
      <w:r w:rsidR="008F2D46">
        <w:rPr>
          <w:rFonts w:ascii="Times New Roman" w:eastAsiaTheme="minorEastAsia" w:hAnsi="Times New Roman" w:cs="Times New Roman"/>
        </w:rPr>
        <w:t xml:space="preserve">  The overdispersion term, </w:t>
      </w:r>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sidR="0087368E">
        <w:rPr>
          <w:rFonts w:ascii="Times New Roman" w:eastAsiaTheme="minorEastAsia" w:hAnsi="Times New Roman" w:cs="Times New Roman"/>
        </w:rPr>
        <w:t>was modeled with a</w:t>
      </w:r>
      <w:r w:rsidR="00F74943" w:rsidRPr="00F74943">
        <w:rPr>
          <w:rFonts w:ascii="Times New Roman" w:hAnsi="Times New Roman" w:cs="Times New Roman"/>
        </w:rPr>
        <w:t xml:space="preserve"> </w:t>
      </w:r>
      <w:commentRangeStart w:id="155"/>
      <w:r w:rsidR="0087368E">
        <w:rPr>
          <w:rFonts w:ascii="Times New Roman" w:hAnsi="Times New Roman" w:cs="Times New Roman"/>
        </w:rPr>
        <w:t>PC</w:t>
      </w:r>
      <w:r w:rsidR="00FB7970">
        <w:rPr>
          <w:rFonts w:ascii="Times New Roman" w:hAnsi="Times New Roman" w:cs="Times New Roman"/>
        </w:rPr>
        <w:t xml:space="preserve"> </w:t>
      </w:r>
      <w:r w:rsidR="0087368E">
        <w:rPr>
          <w:rFonts w:ascii="Times New Roman" w:hAnsi="Times New Roman" w:cs="Times New Roman"/>
        </w:rPr>
        <w:t xml:space="preserve">prior with parameter value </w:t>
      </w:r>
      <w:r w:rsidR="0087368E" w:rsidRPr="0087368E">
        <w:rPr>
          <w:rFonts w:ascii="Times New Roman" w:hAnsi="Times New Roman" w:cs="Times New Roman"/>
          <w:i/>
        </w:rPr>
        <w:t>λ</w:t>
      </w:r>
      <w:r w:rsidR="0087368E">
        <w:rPr>
          <w:rFonts w:ascii="Times New Roman" w:hAnsi="Times New Roman" w:cs="Times New Roman"/>
        </w:rPr>
        <w:t xml:space="preserve"> = 7</w:t>
      </w:r>
      <w:commentRangeEnd w:id="155"/>
      <w:r w:rsidR="00B47C95">
        <w:rPr>
          <w:rStyle w:val="CommentReference"/>
        </w:rPr>
        <w:commentReference w:id="155"/>
      </w:r>
      <w:r w:rsidR="00FA3D75">
        <w:rPr>
          <w:rFonts w:ascii="Times New Roman" w:eastAsiaTheme="minorEastAsia" w:hAnsi="Times New Roman" w:cs="Times New Roman"/>
        </w:rPr>
        <w:t xml:space="preserve">.  </w:t>
      </w:r>
      <w:commentRangeStart w:id="156"/>
      <w:r w:rsidR="00FA3D75">
        <w:rPr>
          <w:rFonts w:ascii="Times New Roman" w:eastAsiaTheme="minorEastAsia" w:hAnsi="Times New Roman" w:cs="Times New Roman"/>
        </w:rPr>
        <w:t xml:space="preserve">Readers are referred to Simpson et </w:t>
      </w:r>
      <w:commentRangeEnd w:id="156"/>
      <w:r w:rsidR="00B47C95">
        <w:rPr>
          <w:rStyle w:val="CommentReference"/>
        </w:rPr>
        <w:commentReference w:id="156"/>
      </w:r>
      <w:r w:rsidR="00FA3D75">
        <w:rPr>
          <w:rFonts w:ascii="Times New Roman" w:eastAsiaTheme="minorEastAsia" w:hAnsi="Times New Roman" w:cs="Times New Roman"/>
        </w:rPr>
        <w:t>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w:t>
      </w:r>
    </w:p>
    <w:p w14:paraId="1977CC18" w14:textId="77777777" w:rsidR="008F2D46" w:rsidRDefault="008F2D46" w:rsidP="00305174">
      <w:pPr>
        <w:pStyle w:val="NoSpacing"/>
        <w:spacing w:line="480" w:lineRule="auto"/>
        <w:rPr>
          <w:rFonts w:ascii="Times New Roman" w:hAnsi="Times New Roman" w:cs="Times New Roman"/>
        </w:rPr>
      </w:pPr>
    </w:p>
    <w:p w14:paraId="23DD6FFD" w14:textId="3BCE0273" w:rsidR="00252CB5" w:rsidRDefault="00B678FB" w:rsidP="00305174">
      <w:pPr>
        <w:pStyle w:val="NoSpacing"/>
        <w:spacing w:line="480" w:lineRule="auto"/>
        <w:rPr>
          <w:rFonts w:ascii="Times New Roman" w:hAnsi="Times New Roman" w:cs="Times New Roman"/>
        </w:rPr>
      </w:pPr>
      <w:r>
        <w:rPr>
          <w:rFonts w:ascii="Times New Roman" w:hAnsi="Times New Roman" w:cs="Times New Roman"/>
        </w:rPr>
        <w:t xml:space="preserve">Along with parameter estimates, R-INLA has the capacity to return from model analysis </w:t>
      </w:r>
      <w:ins w:id="157" w:author="Michel, Nicole" w:date="2018-10-17T15:59:00Z">
        <w:r w:rsidR="00B47C95">
          <w:rPr>
            <w:rFonts w:ascii="Times New Roman" w:hAnsi="Times New Roman" w:cs="Times New Roman"/>
          </w:rPr>
          <w:t xml:space="preserve">two </w:t>
        </w:r>
      </w:ins>
      <w:moveToRangeStart w:id="158" w:author="Michel, Nicole" w:date="2018-10-17T15:59:00Z" w:name="move527555313"/>
      <w:moveTo w:id="159" w:author="Michel, Nicole" w:date="2018-10-17T15:59:00Z">
        <w:r w:rsidR="00B47C95">
          <w:rPr>
            <w:rFonts w:ascii="Times New Roman" w:hAnsi="Times New Roman" w:cs="Times New Roman"/>
          </w:rPr>
          <w:t xml:space="preserve">values to evaluate individual model fit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B47C95">
          <w:rPr>
            <w:rFonts w:ascii="Times New Roman" w:hAnsi="Times New Roman" w:cs="Times New Roman"/>
          </w:rPr>
          <w:fldChar w:fldCharType="separate"/>
        </w:r>
        <w:r w:rsidR="00B47C95" w:rsidRPr="003377CC">
          <w:rPr>
            <w:rFonts w:ascii="Times New Roman" w:hAnsi="Times New Roman" w:cs="Times New Roman"/>
          </w:rPr>
          <w:t>(Czado et al. 2009)</w:t>
        </w:r>
        <w:r w:rsidR="00B47C95">
          <w:rPr>
            <w:rFonts w:ascii="Times New Roman" w:hAnsi="Times New Roman" w:cs="Times New Roman"/>
          </w:rPr>
          <w:fldChar w:fldCharType="end"/>
        </w:r>
        <w:r w:rsidR="00B47C95">
          <w:rPr>
            <w:rFonts w:ascii="Times New Roman" w:hAnsi="Times New Roman" w:cs="Times New Roman"/>
          </w:rPr>
          <w:t xml:space="preserve"> and compare different models to one another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B47C95">
          <w:rPr>
            <w:rFonts w:ascii="Times New Roman" w:hAnsi="Times New Roman" w:cs="Times New Roman"/>
          </w:rPr>
          <w:fldChar w:fldCharType="separate"/>
        </w:r>
        <w:r w:rsidR="00B47C95" w:rsidRPr="00CD75F0">
          <w:rPr>
            <w:rFonts w:ascii="Times New Roman" w:hAnsi="Times New Roman" w:cs="Times New Roman"/>
          </w:rPr>
          <w:t>(Gneiting and Raftery 2007, Link et al. 2017)</w:t>
        </w:r>
        <w:r w:rsidR="00B47C95">
          <w:rPr>
            <w:rFonts w:ascii="Times New Roman" w:hAnsi="Times New Roman" w:cs="Times New Roman"/>
          </w:rPr>
          <w:fldChar w:fldCharType="end"/>
        </w:r>
      </w:moveTo>
      <w:moveToRangeEnd w:id="158"/>
      <w:ins w:id="160" w:author="Michel, Nicole" w:date="2018-10-17T15:59:00Z">
        <w:r w:rsidR="00B47C95">
          <w:rPr>
            <w:rFonts w:ascii="Times New Roman" w:hAnsi="Times New Roman" w:cs="Times New Roman"/>
          </w:rPr>
          <w:t xml:space="preserve">: </w:t>
        </w:r>
      </w:ins>
      <w:commentRangeStart w:id="161"/>
      <w:r w:rsidR="00B13751">
        <w:rPr>
          <w:rFonts w:ascii="Times New Roman" w:hAnsi="Times New Roman" w:cs="Times New Roman"/>
        </w:rPr>
        <w:t xml:space="preserve">cross-validation probability integral </w:t>
      </w:r>
      <w:r w:rsidR="00B13751">
        <w:rPr>
          <w:rFonts w:ascii="Times New Roman" w:hAnsi="Times New Roman" w:cs="Times New Roman"/>
        </w:rPr>
        <w:lastRenderedPageBreak/>
        <w:t xml:space="preserve">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commentRangeEnd w:id="161"/>
      <w:r w:rsidR="00B47C95">
        <w:rPr>
          <w:rStyle w:val="CommentReference"/>
        </w:rPr>
        <w:commentReference w:id="161"/>
      </w:r>
      <w:moveFromRangeStart w:id="162" w:author="Michel, Nicole" w:date="2018-10-17T15:59:00Z" w:name="move527555313"/>
      <w:moveFrom w:id="163" w:author="Michel, Nicole" w:date="2018-10-17T15:59:00Z">
        <w:r w:rsidR="003377CC" w:rsidDel="00B47C95">
          <w:rPr>
            <w:rFonts w:ascii="Times New Roman" w:hAnsi="Times New Roman" w:cs="Times New Roman"/>
          </w:rPr>
          <w:t xml:space="preserve"> </w:t>
        </w:r>
        <w:r w:rsidDel="00B47C95">
          <w:rPr>
            <w:rFonts w:ascii="Times New Roman" w:hAnsi="Times New Roman" w:cs="Times New Roman"/>
          </w:rPr>
          <w:t xml:space="preserve">values to evaluate individual model fit </w:t>
        </w:r>
        <w:r w:rsidR="003377CC" w:rsidDel="00B47C95">
          <w:rPr>
            <w:rFonts w:ascii="Times New Roman" w:hAnsi="Times New Roman" w:cs="Times New Roman"/>
          </w:rPr>
          <w:fldChar w:fldCharType="begin"/>
        </w:r>
        <w:r w:rsidR="003377CC" w:rsidDel="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sidDel="00B47C95">
          <w:rPr>
            <w:rFonts w:ascii="Times New Roman" w:hAnsi="Times New Roman" w:cs="Times New Roman"/>
          </w:rPr>
          <w:fldChar w:fldCharType="separate"/>
        </w:r>
        <w:r w:rsidR="003377CC" w:rsidRPr="003377CC" w:rsidDel="00B47C95">
          <w:rPr>
            <w:rFonts w:ascii="Times New Roman" w:hAnsi="Times New Roman" w:cs="Times New Roman"/>
          </w:rPr>
          <w:t>(Czado et al. 2009)</w:t>
        </w:r>
        <w:r w:rsidR="003377CC" w:rsidDel="00B47C95">
          <w:rPr>
            <w:rFonts w:ascii="Times New Roman" w:hAnsi="Times New Roman" w:cs="Times New Roman"/>
          </w:rPr>
          <w:fldChar w:fldCharType="end"/>
        </w:r>
        <w:r w:rsidR="003377CC" w:rsidDel="00B47C95">
          <w:rPr>
            <w:rFonts w:ascii="Times New Roman" w:hAnsi="Times New Roman" w:cs="Times New Roman"/>
          </w:rPr>
          <w:t xml:space="preserve"> </w:t>
        </w:r>
        <w:r w:rsidDel="00B47C95">
          <w:rPr>
            <w:rFonts w:ascii="Times New Roman" w:hAnsi="Times New Roman" w:cs="Times New Roman"/>
          </w:rPr>
          <w:t>and compare different models to one another</w:t>
        </w:r>
        <w:r w:rsidR="003377CC" w:rsidDel="00B47C95">
          <w:rPr>
            <w:rFonts w:ascii="Times New Roman" w:hAnsi="Times New Roman" w:cs="Times New Roman"/>
          </w:rPr>
          <w:t xml:space="preserve"> </w:t>
        </w:r>
        <w:r w:rsidR="003377CC" w:rsidDel="00B47C95">
          <w:rPr>
            <w:rFonts w:ascii="Times New Roman" w:hAnsi="Times New Roman" w:cs="Times New Roman"/>
          </w:rPr>
          <w:fldChar w:fldCharType="begin"/>
        </w:r>
        <w:r w:rsidR="00CD75F0" w:rsidDel="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sidDel="00B47C95">
          <w:rPr>
            <w:rFonts w:ascii="Times New Roman" w:hAnsi="Times New Roman" w:cs="Times New Roman"/>
          </w:rPr>
          <w:fldChar w:fldCharType="separate"/>
        </w:r>
        <w:r w:rsidR="00CD75F0" w:rsidRPr="00CD75F0" w:rsidDel="00B47C95">
          <w:rPr>
            <w:rFonts w:ascii="Times New Roman" w:hAnsi="Times New Roman" w:cs="Times New Roman"/>
          </w:rPr>
          <w:t>(Gneiting and Raftery 2007, Link et al. 2017)</w:t>
        </w:r>
        <w:r w:rsidR="003377CC" w:rsidDel="00B47C95">
          <w:rPr>
            <w:rFonts w:ascii="Times New Roman" w:hAnsi="Times New Roman" w:cs="Times New Roman"/>
          </w:rPr>
          <w:fldChar w:fldCharType="end"/>
        </w:r>
      </w:moveFrom>
      <w:moveFromRangeEnd w:id="162"/>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w:t>
      </w:r>
      <w:commentRangeStart w:id="164"/>
      <w:r>
        <w:rPr>
          <w:rFonts w:ascii="Times New Roman" w:hAnsi="Times New Roman" w:cs="Times New Roman"/>
        </w:rPr>
        <w:t xml:space="preserve">extracted PIT values </w:t>
      </w:r>
      <w:commentRangeEnd w:id="164"/>
      <w:r w:rsidR="00414857">
        <w:rPr>
          <w:rStyle w:val="CommentReference"/>
        </w:rPr>
        <w:commentReference w:id="164"/>
      </w:r>
      <w:r>
        <w:rPr>
          <w:rFonts w:ascii="Times New Roman" w:hAnsi="Times New Roman" w:cs="Times New Roman"/>
        </w:rPr>
        <w:t xml:space="preserve">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14:paraId="011E0A64" w14:textId="77777777" w:rsidR="00A82829" w:rsidRDefault="00A82829" w:rsidP="00305174">
      <w:pPr>
        <w:pStyle w:val="NoSpacing"/>
        <w:spacing w:line="480" w:lineRule="auto"/>
        <w:rPr>
          <w:rFonts w:ascii="Times New Roman" w:hAnsi="Times New Roman" w:cs="Times New Roman"/>
        </w:rPr>
      </w:pPr>
    </w:p>
    <w:p w14:paraId="78814AC2" w14:textId="77777777" w:rsidR="00A82829" w:rsidRDefault="00B13751" w:rsidP="00305174">
      <w:pPr>
        <w:pStyle w:val="NoSpacing"/>
        <w:spacing w:line="480" w:lineRule="auto"/>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r>
        <w:rPr>
          <w:rFonts w:ascii="Times New Roman" w:hAnsi="Times New Roman" w:cs="Times New Roman"/>
        </w:rPr>
        <w:t>for</w:t>
      </w:r>
      <w:r w:rsidR="00A8282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ere computed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Posterior summaries were then </w:t>
      </w:r>
      <w:r w:rsidR="00A82829">
        <w:rPr>
          <w:rFonts w:ascii="Times New Roman" w:hAnsi="Times New Roman" w:cs="Times New Roman"/>
        </w:rPr>
        <w:t xml:space="preserve">mapped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w:t>
      </w:r>
      <w:commentRangeStart w:id="165"/>
      <w:r w:rsidR="00A00968">
        <w:rPr>
          <w:rFonts w:ascii="Times New Roman" w:hAnsi="Times New Roman" w:cs="Times New Roman"/>
        </w:rPr>
        <w:t xml:space="preserve">Before </w:t>
      </w:r>
      <w:r w:rsidR="006C568F">
        <w:rPr>
          <w:rFonts w:ascii="Times New Roman" w:hAnsi="Times New Roman" w:cs="Times New Roman"/>
        </w:rPr>
        <w:t>analyzing and mapping posterior summaries</w:t>
      </w:r>
      <w:r w:rsidR="00A00968">
        <w:rPr>
          <w:rFonts w:ascii="Times New Roman" w:hAnsi="Times New Roman" w:cs="Times New Roman"/>
        </w:rPr>
        <w:t>, cells with no observed counts were removed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w:t>
      </w:r>
      <w:r w:rsidR="00DF025D">
        <w:rPr>
          <w:rFonts w:ascii="Times New Roman" w:hAnsi="Times New Roman" w:cs="Times New Roman"/>
        </w:rPr>
        <w:t>grid cells</w:t>
      </w:r>
      <w:r w:rsidR="002E03CF">
        <w:rPr>
          <w:rFonts w:ascii="Times New Roman" w:hAnsi="Times New Roman" w:cs="Times New Roman"/>
        </w:rPr>
        <w:t xml:space="preserve"> without CBC sites.</w:t>
      </w:r>
      <w:commentRangeEnd w:id="165"/>
      <w:r w:rsidR="00414857">
        <w:rPr>
          <w:rStyle w:val="CommentReference"/>
        </w:rPr>
        <w:commentReference w:id="165"/>
      </w:r>
    </w:p>
    <w:p w14:paraId="131DE9AB" w14:textId="77777777" w:rsidR="00A82829" w:rsidRDefault="00A82829" w:rsidP="00305174">
      <w:pPr>
        <w:pStyle w:val="NoSpacing"/>
        <w:spacing w:line="480" w:lineRule="auto"/>
        <w:rPr>
          <w:rFonts w:ascii="Times New Roman" w:hAnsi="Times New Roman" w:cs="Times New Roman"/>
        </w:rPr>
      </w:pPr>
    </w:p>
    <w:p w14:paraId="7D9A076E" w14:textId="77777777" w:rsidR="00A82829" w:rsidRDefault="00A82829" w:rsidP="00305174">
      <w:pPr>
        <w:pStyle w:val="NoSpacing"/>
        <w:spacing w:line="480" w:lineRule="auto"/>
        <w:rPr>
          <w:rFonts w:ascii="Times New Roman" w:hAnsi="Times New Roman" w:cs="Times New Roman"/>
        </w:rPr>
      </w:pPr>
      <w:r>
        <w:rPr>
          <w:rFonts w:ascii="Times New Roman" w:hAnsi="Times New Roman" w:cs="Times New Roman"/>
        </w:rPr>
        <w:t xml:space="preserve">It is common, </w:t>
      </w:r>
      <w:r w:rsidR="002E03CF">
        <w:rPr>
          <w:rFonts w:ascii="Times New Roman" w:hAnsi="Times New Roman" w:cs="Times New Roman"/>
        </w:rPr>
        <w:t>follow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SVC trends were aggregated for each</w:t>
      </w:r>
      <w:r w:rsidR="00A62F09">
        <w:rPr>
          <w:rFonts w:ascii="Times New Roman" w:hAnsi="Times New Roman" w:cs="Times New Roman"/>
        </w:rPr>
        <w:t xml:space="preserve"> BCR by averaging trends for all equal-area </w:t>
      </w:r>
      <w:r w:rsidR="00BC6601">
        <w:rPr>
          <w:rFonts w:ascii="Times New Roman" w:hAnsi="Times New Roman" w:cs="Times New Roman"/>
        </w:rPr>
        <w:t>grid cells where the cell centroid</w:t>
      </w:r>
      <w:r w:rsidR="00A62F09">
        <w:rPr>
          <w:rFonts w:ascii="Times New Roman" w:hAnsi="Times New Roman" w:cs="Times New Roman"/>
        </w:rPr>
        <w:t xml:space="preserve">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w:t>
      </w:r>
      <w:r w:rsidR="002E03CF">
        <w:rPr>
          <w:rFonts w:ascii="Times New Roman" w:hAnsi="Times New Roman" w:cs="Times New Roman"/>
        </w:rPr>
        <w:t xml:space="preserve">comparing </w:t>
      </w:r>
      <w:r w:rsidR="00BC6601">
        <w:rPr>
          <w:rFonts w:ascii="Times New Roman" w:hAnsi="Times New Roman" w:cs="Times New Roman"/>
        </w:rPr>
        <w:t>credible</w:t>
      </w:r>
      <w:r w:rsidR="00A62F09">
        <w:rPr>
          <w:rFonts w:ascii="Times New Roman" w:hAnsi="Times New Roman" w:cs="Times New Roman"/>
        </w:rPr>
        <w:t xml:space="preserve"> interval widths per cell</w:t>
      </w:r>
      <w:r w:rsidR="002E03CF">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w:t>
      </w:r>
      <w:commentRangeStart w:id="166"/>
      <w:r w:rsidR="00A62F09">
        <w:rPr>
          <w:rFonts w:ascii="Times New Roman" w:hAnsi="Times New Roman" w:cs="Times New Roman"/>
        </w:rPr>
        <w:t>approach</w:t>
      </w:r>
      <w:commentRangeEnd w:id="166"/>
      <w:r w:rsidR="00414857">
        <w:rPr>
          <w:rStyle w:val="CommentReference"/>
        </w:rPr>
        <w:commentReference w:id="166"/>
      </w:r>
      <w:r w:rsidR="00A62F09">
        <w:rPr>
          <w:rFonts w:ascii="Times New Roman" w:hAnsi="Times New Roman" w:cs="Times New Roman"/>
        </w:rPr>
        <w:t>.</w:t>
      </w:r>
    </w:p>
    <w:p w14:paraId="191BFDA6" w14:textId="77777777" w:rsidR="00252CB5" w:rsidRDefault="00252CB5" w:rsidP="00305174">
      <w:pPr>
        <w:pStyle w:val="NoSpacing"/>
        <w:spacing w:line="480" w:lineRule="auto"/>
        <w:rPr>
          <w:rFonts w:ascii="Times New Roman" w:hAnsi="Times New Roman" w:cs="Times New Roman"/>
        </w:rPr>
      </w:pPr>
    </w:p>
    <w:p w14:paraId="61DE985A" w14:textId="77777777"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lastRenderedPageBreak/>
        <w:t>Results</w:t>
      </w:r>
    </w:p>
    <w:p w14:paraId="3387A6BD" w14:textId="67D6BFCF" w:rsidR="00DF025D"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w:t>
      </w:r>
      <w:r w:rsidR="002E03CF">
        <w:rPr>
          <w:rFonts w:ascii="Times New Roman" w:hAnsi="Times New Roman" w:cs="Times New Roman"/>
        </w:rPr>
        <w:t xml:space="preserve">using R-INLA </w:t>
      </w:r>
      <w:r w:rsidRPr="00F74943">
        <w:rPr>
          <w:rFonts w:ascii="Times New Roman" w:hAnsi="Times New Roman" w:cs="Times New Roman"/>
        </w:rPr>
        <w:t xml:space="preserve">took approximately </w:t>
      </w:r>
      <w:commentRangeStart w:id="167"/>
      <w:r w:rsidR="00DF025D">
        <w:rPr>
          <w:rFonts w:ascii="Times New Roman" w:hAnsi="Times New Roman" w:cs="Times New Roman"/>
        </w:rPr>
        <w:t>1</w:t>
      </w:r>
      <w:r w:rsidR="002E03CF">
        <w:rPr>
          <w:rFonts w:ascii="Times New Roman" w:hAnsi="Times New Roman" w:cs="Times New Roman"/>
        </w:rPr>
        <w:t>0</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w:t>
      </w:r>
      <w:commentRangeEnd w:id="167"/>
      <w:r w:rsidR="00072A30">
        <w:rPr>
          <w:rStyle w:val="CommentReference"/>
        </w:rPr>
        <w:commentReference w:id="167"/>
      </w:r>
      <w:r w:rsidR="00901670">
        <w:rPr>
          <w:rFonts w:ascii="Times New Roman" w:hAnsi="Times New Roman" w:cs="Times New Roman"/>
        </w:rPr>
        <w:t xml:space="preserve">. </w:t>
      </w:r>
      <w:r w:rsidR="00703A03">
        <w:rPr>
          <w:rFonts w:ascii="Times New Roman" w:hAnsi="Times New Roman" w:cs="Times New Roman"/>
        </w:rPr>
        <w:t xml:space="preserve">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r w:rsidR="00BC6601">
        <w:rPr>
          <w:rFonts w:ascii="Times New Roman" w:eastAsiaTheme="minorEastAsia" w:hAnsi="Times New Roman" w:cs="Times New Roman"/>
        </w:rPr>
        <w:t>ndicated that, on average, 4.28</w:t>
      </w:r>
      <w:r w:rsidR="008B4C56">
        <w:rPr>
          <w:rFonts w:ascii="Times New Roman" w:eastAsiaTheme="minorEastAsia" w:hAnsi="Times New Roman" w:cs="Times New Roman"/>
        </w:rPr>
        <w:t xml:space="preserve"> robins were counted per party hour in 2017, but that number varied </w:t>
      </w:r>
      <w:ins w:id="168" w:author="Michel, Nicole" w:date="2018-10-17T16:15:00Z">
        <w:r w:rsidR="00072A30">
          <w:rPr>
            <w:rFonts w:ascii="Times New Roman" w:eastAsiaTheme="minorEastAsia" w:hAnsi="Times New Roman" w:cs="Times New Roman"/>
          </w:rPr>
          <w:t xml:space="preserve">by </w:t>
        </w:r>
      </w:ins>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regions </w:t>
      </w:r>
      <w:commentRangeStart w:id="169"/>
      <w:r w:rsidR="008B4C56" w:rsidRPr="00F74943">
        <w:rPr>
          <w:rFonts w:ascii="Times New Roman" w:hAnsi="Times New Roman" w:cs="Times New Roman"/>
        </w:rPr>
        <w:t xml:space="preserve">with </w:t>
      </w:r>
      <w:r w:rsidR="008B4C56">
        <w:rPr>
          <w:rFonts w:ascii="Times New Roman" w:hAnsi="Times New Roman" w:cs="Times New Roman"/>
        </w:rPr>
        <w:t xml:space="preserve">intermediate winter temperatures,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in relatively warm and </w:t>
      </w:r>
      <w:r w:rsidR="008B4C56">
        <w:rPr>
          <w:rFonts w:ascii="Times New Roman" w:hAnsi="Times New Roman" w:cs="Times New Roman"/>
        </w:rPr>
        <w:t xml:space="preserve">relatively </w:t>
      </w:r>
      <w:r w:rsidR="008B4C56" w:rsidRPr="00F74943">
        <w:rPr>
          <w:rFonts w:ascii="Times New Roman" w:hAnsi="Times New Roman" w:cs="Times New Roman"/>
        </w:rPr>
        <w:t>cold regions</w:t>
      </w:r>
      <w:r w:rsidR="008B4C56">
        <w:rPr>
          <w:rFonts w:ascii="Times New Roman" w:hAnsi="Times New Roman" w:cs="Times New Roman"/>
        </w:rPr>
        <w:t xml:space="preserve"> </w:t>
      </w:r>
      <w:commentRangeEnd w:id="169"/>
      <w:r w:rsidR="00072A30">
        <w:rPr>
          <w:rStyle w:val="CommentReference"/>
        </w:rPr>
        <w:commentReference w:id="169"/>
      </w:r>
      <w:r w:rsidR="008B4C56">
        <w:rPr>
          <w:rFonts w:ascii="Times New Roman" w:hAnsi="Times New Roman" w:cs="Times New Roman"/>
        </w:rPr>
        <w:t>(Fig. 2A)</w:t>
      </w:r>
      <w:r w:rsidR="008B4C56" w:rsidRPr="00F74943">
        <w:rPr>
          <w:rFonts w:ascii="Times New Roman" w:hAnsi="Times New Roman" w:cs="Times New Roman"/>
        </w:rPr>
        <w:t>.</w:t>
      </w:r>
    </w:p>
    <w:p w14:paraId="761465AB" w14:textId="77777777" w:rsidR="008B4C56" w:rsidRDefault="008B4C56" w:rsidP="00305174">
      <w:pPr>
        <w:pStyle w:val="NoSpacing"/>
        <w:spacing w:line="480" w:lineRule="auto"/>
        <w:rPr>
          <w:rFonts w:ascii="Times New Roman" w:hAnsi="Times New Roman" w:cs="Times New Roman"/>
        </w:rPr>
      </w:pPr>
    </w:p>
    <w:p w14:paraId="078D3621" w14:textId="591BD306" w:rsidR="007655A1" w:rsidRPr="00F72BA2" w:rsidRDefault="00AB6074" w:rsidP="00305174">
      <w:pPr>
        <w:pStyle w:val="NoSpacing"/>
        <w:spacing w:line="480" w:lineRule="auto"/>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ins w:id="170" w:author="Michel, Nicole" w:date="2018-10-17T16:20:00Z">
        <w:r w:rsidR="00072A30">
          <w:rPr>
            <w:rFonts w:ascii="Times New Roman" w:eastAsiaTheme="minorEastAsia" w:hAnsi="Times New Roman" w:cs="Times New Roman"/>
          </w:rPr>
          <w:t xml:space="preserve">, the </w:t>
        </w:r>
        <w:r w:rsidR="00072A30" w:rsidRPr="00F74943">
          <w:rPr>
            <w:rFonts w:ascii="Times New Roman" w:hAnsi="Times New Roman" w:cs="Times New Roman"/>
          </w:rPr>
          <w:t>power law exponent for the relationship between effort and counts</w:t>
        </w:r>
        <w:r w:rsidR="00072A30">
          <w:rPr>
            <w:rFonts w:ascii="Times New Roman" w:hAnsi="Times New Roman" w:cs="Times New Roman"/>
          </w:rPr>
          <w:t>,</w:t>
        </w:r>
      </w:ins>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indicated that 80% of estimates were not significantly different from 1, while all were significantly greater than 0.  </w:t>
      </w:r>
      <w:del w:id="171" w:author="Michel, Nicole" w:date="2018-10-17T16:20:00Z">
        <w:r w:rsidDel="00072A30">
          <w:rPr>
            <w:rFonts w:ascii="Times New Roman" w:eastAsiaTheme="minorEastAsia" w:hAnsi="Times New Roman" w:cs="Times New Roman"/>
          </w:rPr>
          <w:delText>Recall that t</w:delText>
        </w:r>
        <w:r w:rsidDel="00072A30">
          <w:rPr>
            <w:rFonts w:ascii="Times New Roman" w:hAnsi="Times New Roman" w:cs="Times New Roman"/>
          </w:rPr>
          <w:delText>his value represented</w:delText>
        </w:r>
        <w:r w:rsidRPr="00F74943" w:rsidDel="00072A30">
          <w:rPr>
            <w:rFonts w:ascii="Times New Roman" w:hAnsi="Times New Roman" w:cs="Times New Roman"/>
          </w:rPr>
          <w:delText xml:space="preserve"> a power law exponent for the relationship between effort and counts.  </w:delText>
        </w:r>
      </w:del>
      <w:r>
        <w:rPr>
          <w:rFonts w:ascii="Times New Roman" w:hAnsi="Times New Roman" w:cs="Times New Roman"/>
        </w:rPr>
        <w:t>Estimates not significantly different from 1</w:t>
      </w:r>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0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2B).  Locations with posterior medians well below 1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2A), </w:t>
      </w:r>
      <w:commentRangeStart w:id="172"/>
      <w:r w:rsidR="007655A1">
        <w:rPr>
          <w:rFonts w:ascii="Times New Roman" w:eastAsiaTheme="minorEastAsia" w:hAnsi="Times New Roman" w:cs="Times New Roman"/>
        </w:rPr>
        <w:t xml:space="preserve">suggesting </w:t>
      </w:r>
      <w:r w:rsidR="00F72BA2">
        <w:rPr>
          <w:rFonts w:ascii="Times New Roman" w:eastAsiaTheme="minorEastAsia" w:hAnsi="Times New Roman" w:cs="Times New Roman"/>
        </w:rPr>
        <w:t xml:space="preserve">that the 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count circle could be counted with relatively low effort</w:t>
      </w:r>
      <w:commentRangeEnd w:id="172"/>
      <w:r w:rsidR="008B2611">
        <w:rPr>
          <w:rStyle w:val="CommentReference"/>
        </w:rPr>
        <w:commentReference w:id="172"/>
      </w:r>
      <w:r w:rsidR="00F72BA2">
        <w:rPr>
          <w:rFonts w:ascii="Times New Roman" w:eastAsiaTheme="minorEastAsia" w:hAnsi="Times New Roman" w:cs="Times New Roman"/>
        </w:rPr>
        <w:t xml:space="preserve">.  Locations with posterior medians closer to 1 were frequently locations with relatively high abundance indices (Fig. 2A),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14:paraId="4F623DC5" w14:textId="77777777" w:rsidR="00F72BA2" w:rsidRDefault="00F72BA2" w:rsidP="00305174">
      <w:pPr>
        <w:pStyle w:val="NoSpacing"/>
        <w:spacing w:line="480" w:lineRule="auto"/>
        <w:rPr>
          <w:rFonts w:ascii="Times New Roman" w:hAnsi="Times New Roman" w:cs="Times New Roman"/>
        </w:rPr>
      </w:pPr>
    </w:p>
    <w:p w14:paraId="06E887BC" w14:textId="20DC0BE3" w:rsidR="00F72BA2" w:rsidRPr="00F72BA2" w:rsidRDefault="00AB6074" w:rsidP="00305174">
      <w:pPr>
        <w:pStyle w:val="NoSpacing"/>
        <w:spacing w:line="480" w:lineRule="auto"/>
        <w:rPr>
          <w:rFonts w:ascii="Times New Roman" w:eastAsiaTheme="minorEastAsia" w:hAnsi="Times New Roman" w:cs="Times New Roman"/>
        </w:rPr>
      </w:pPr>
      <w:r>
        <w:rPr>
          <w:rFonts w:ascii="Times New Roman" w:hAnsi="Times New Roman" w:cs="Times New Roman"/>
        </w:rPr>
        <w:lastRenderedPageBreak/>
        <w:t xml:space="preserve">Posterior median value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ins w:id="173" w:author="Michel, Nicole" w:date="2018-10-17T16:35:00Z">
        <w:r w:rsidR="008B2611">
          <w:rPr>
            <w:rFonts w:ascii="Times New Roman" w:eastAsiaTheme="minorEastAsia" w:hAnsi="Times New Roman" w:cs="Times New Roman"/>
          </w:rPr>
          <w:t>, temporal trend during 1966-2017</w:t>
        </w:r>
      </w:ins>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0</w:t>
      </w:r>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Fig. 2C) showed that trends in relative abundanc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ere used to illustrate where trends were significantly negative or positive</w:t>
      </w:r>
      <w:r w:rsidR="004C7026">
        <w:rPr>
          <w:rFonts w:ascii="Times New Roman" w:eastAsiaTheme="minorEastAsia" w:hAnsi="Times New Roman" w:cs="Times New Roman"/>
        </w:rPr>
        <w:t xml:space="preserve"> (Fig. 2D), </w:t>
      </w:r>
      <w:commentRangeStart w:id="174"/>
      <w:r w:rsidR="004C7026">
        <w:rPr>
          <w:rFonts w:ascii="Times New Roman" w:eastAsiaTheme="minorEastAsia" w:hAnsi="Times New Roman" w:cs="Times New Roman"/>
        </w:rPr>
        <w:t>highlighting</w:t>
      </w:r>
      <w:r w:rsidR="00F72BA2">
        <w:rPr>
          <w:rFonts w:ascii="Times New Roman" w:eastAsiaTheme="minorEastAsia" w:hAnsi="Times New Roman" w:cs="Times New Roman"/>
        </w:rPr>
        <w:t xml:space="preserve"> a pattern that is common for widely distributed North American bird species, where relative abundance during winter has </w:t>
      </w:r>
      <w:r w:rsidR="00F72BA2" w:rsidRPr="00F74943">
        <w:rPr>
          <w:rFonts w:ascii="Times New Roman" w:hAnsi="Times New Roman" w:cs="Times New Roman"/>
        </w:rPr>
        <w:t xml:space="preserve">generally decreased in the warmer parts of their range and increased in the colder parts of their range.  </w:t>
      </w:r>
      <w:r w:rsidR="00F72BA2">
        <w:rPr>
          <w:rFonts w:ascii="Times New Roman" w:hAnsi="Times New Roman" w:cs="Times New Roman"/>
        </w:rPr>
        <w:t>This pattern indicates northward shifts in winter ranges over the past 52 years.</w:t>
      </w:r>
      <w:r w:rsidR="00F671B2">
        <w:rPr>
          <w:rFonts w:ascii="Times New Roman" w:hAnsi="Times New Roman" w:cs="Times New Roman"/>
        </w:rPr>
        <w:t xml:space="preserve"> </w:t>
      </w:r>
      <w:commentRangeEnd w:id="174"/>
      <w:r w:rsidR="00D5621D">
        <w:rPr>
          <w:rStyle w:val="CommentReference"/>
        </w:rPr>
        <w:commentReference w:id="174"/>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14:paraId="21ABF09F" w14:textId="77777777" w:rsidR="00D92643" w:rsidRDefault="00D92643" w:rsidP="00305174">
      <w:pPr>
        <w:pStyle w:val="NoSpacing"/>
        <w:spacing w:line="480" w:lineRule="auto"/>
        <w:rPr>
          <w:rFonts w:ascii="Times New Roman" w:hAnsi="Times New Roman" w:cs="Times New Roman"/>
        </w:rPr>
      </w:pPr>
    </w:p>
    <w:p w14:paraId="5C3AB583" w14:textId="77777777" w:rsidR="00F72BA2"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F414A7">
        <w:rPr>
          <w:rFonts w:ascii="Times New Roman" w:hAnsi="Times New Roman" w:cs="Times New Roman"/>
        </w:rPr>
        <w:t>significantly</w:t>
      </w:r>
      <w:r w:rsidRPr="00F74943">
        <w:rPr>
          <w:rFonts w:ascii="Times New Roman" w:hAnsi="Times New Roman" w:cs="Times New Roman"/>
        </w:rPr>
        <w:t xml:space="preserve"> </w:t>
      </w:r>
      <w:r w:rsidR="009D0004">
        <w:rPr>
          <w:rFonts w:ascii="Times New Roman" w:hAnsi="Times New Roman" w:cs="Times New Roman"/>
        </w:rPr>
        <w:t>greater</w:t>
      </w:r>
      <w:r w:rsidRPr="00F74943">
        <w:rPr>
          <w:rFonts w:ascii="Times New Roman" w:hAnsi="Times New Roman" w:cs="Times New Roman"/>
        </w:rPr>
        <w:t xml:space="preserve"> than 1, highlighting </w:t>
      </w:r>
      <w:r w:rsidR="00001DF7">
        <w:rPr>
          <w:rFonts w:ascii="Times New Roman" w:hAnsi="Times New Roman" w:cs="Times New Roman"/>
        </w:rPr>
        <w:t xml:space="preserve">considerable </w:t>
      </w:r>
      <w:r w:rsidRPr="00F74943">
        <w:rPr>
          <w:rFonts w:ascii="Times New Roman" w:hAnsi="Times New Roman" w:cs="Times New Roman"/>
        </w:rPr>
        <w:t xml:space="preserve">overdispersion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r w:rsidR="00B15988">
        <w:rPr>
          <w:rFonts w:ascii="Times New Roman" w:hAnsi="Times New Roman" w:cs="Times New Roman"/>
        </w:rPr>
        <w:t xml:space="preserve"> in counts</w:t>
      </w:r>
      <w:r w:rsidRPr="00F74943">
        <w:rPr>
          <w:rFonts w:ascii="Times New Roman" w:hAnsi="Times New Roman" w:cs="Times New Roman"/>
        </w:rPr>
        <w:t>.</w:t>
      </w:r>
    </w:p>
    <w:p w14:paraId="535253CE" w14:textId="77777777" w:rsidR="00FC494D" w:rsidRPr="00F74943" w:rsidRDefault="00FC494D" w:rsidP="00305174">
      <w:pPr>
        <w:pStyle w:val="NoSpacing"/>
        <w:spacing w:line="480" w:lineRule="auto"/>
        <w:rPr>
          <w:rFonts w:ascii="Times New Roman" w:hAnsi="Times New Roman" w:cs="Times New Roman"/>
        </w:rPr>
      </w:pPr>
    </w:p>
    <w:p w14:paraId="1865F149" w14:textId="77777777" w:rsidR="00296FA5"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Fig. 3A)</w:t>
      </w:r>
      <w:r w:rsidR="00A52D44">
        <w:rPr>
          <w:rFonts w:ascii="Times New Roman" w:hAnsi="Times New Roman" w:cs="Times New Roman"/>
        </w:rPr>
        <w:t>,</w:t>
      </w:r>
      <w:r w:rsidR="00325941">
        <w:rPr>
          <w:rFonts w:ascii="Times New Roman" w:hAnsi="Times New Roman" w:cs="Times New Roman"/>
        </w:rPr>
        <w:t xml:space="preserve"> </w:t>
      </w:r>
      <w:r w:rsidRPr="00F74943">
        <w:rPr>
          <w:rFonts w:ascii="Times New Roman" w:hAnsi="Times New Roman" w:cs="Times New Roman"/>
        </w:rPr>
        <w:t xml:space="preserve">along with the posterior median </w:t>
      </w:r>
      <w:r w:rsidRPr="00F74943">
        <w:rPr>
          <w:rFonts w:ascii="Times New Roman" w:hAnsi="Times New Roman" w:cs="Times New Roman"/>
        </w:rPr>
        <w:lastRenderedPageBreak/>
        <w:t>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ould be expected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14:paraId="19E64321" w14:textId="77777777" w:rsidR="00F82E79" w:rsidRPr="00F74943" w:rsidRDefault="00F82E79" w:rsidP="00305174">
      <w:pPr>
        <w:pStyle w:val="NoSpacing"/>
        <w:spacing w:line="480" w:lineRule="auto"/>
        <w:rPr>
          <w:rFonts w:ascii="Times New Roman" w:hAnsi="Times New Roman" w:cs="Times New Roman"/>
        </w:rPr>
      </w:pPr>
    </w:p>
    <w:p w14:paraId="31AA1903" w14:textId="77777777"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Fig. 4B)</w:t>
      </w:r>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commentRangeStart w:id="175"/>
      <w:r w:rsidR="00825029">
        <w:rPr>
          <w:rFonts w:ascii="Times New Roman" w:hAnsi="Times New Roman" w:cs="Times New Roman"/>
        </w:rPr>
        <w:t>median</w:t>
      </w:r>
      <w:commentRangeEnd w:id="175"/>
      <w:r w:rsidR="00D5621D">
        <w:rPr>
          <w:rStyle w:val="CommentReference"/>
        </w:rPr>
        <w:commentReference w:id="175"/>
      </w:r>
      <w:r w:rsidR="00825029" w:rsidRPr="00F74943">
        <w:rPr>
          <w:rFonts w:ascii="Times New Roman" w:hAnsi="Times New Roman" w:cs="Times New Roman"/>
        </w:rPr>
        <w:t>)</w:t>
      </w:r>
      <w:r w:rsidRPr="00F74943">
        <w:rPr>
          <w:rFonts w:ascii="Times New Roman" w:hAnsi="Times New Roman" w:cs="Times New Roman"/>
        </w:rPr>
        <w:t xml:space="preserve">. </w:t>
      </w:r>
    </w:p>
    <w:p w14:paraId="658E61A1" w14:textId="77777777" w:rsidR="00325941" w:rsidRDefault="00325941" w:rsidP="00305174">
      <w:pPr>
        <w:pStyle w:val="NoSpacing"/>
        <w:spacing w:line="480" w:lineRule="auto"/>
        <w:rPr>
          <w:rFonts w:ascii="Times New Roman" w:hAnsi="Times New Roman" w:cs="Times New Roman"/>
        </w:rPr>
      </w:pPr>
    </w:p>
    <w:p w14:paraId="224439A7" w14:textId="77777777"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14:paraId="2E647F2E" w14:textId="2950FDD5" w:rsidR="00593004" w:rsidRDefault="005732A1" w:rsidP="00305174">
      <w:pPr>
        <w:pStyle w:val="NoSpacing"/>
        <w:spacing w:line="480" w:lineRule="auto"/>
        <w:rPr>
          <w:rFonts w:ascii="Times New Roman" w:hAnsi="Times New Roman" w:cs="Times New Roman"/>
        </w:rPr>
      </w:pPr>
      <w:commentRangeStart w:id="176"/>
      <w:r>
        <w:rPr>
          <w:rFonts w:ascii="Times New Roman" w:hAnsi="Times New Roman" w:cs="Times New Roman"/>
        </w:rPr>
        <w:lastRenderedPageBreak/>
        <w:t>The</w:t>
      </w:r>
      <w:commentRangeEnd w:id="176"/>
      <w:r w:rsidR="00390D15">
        <w:rPr>
          <w:rStyle w:val="CommentReference"/>
        </w:rPr>
        <w:commentReference w:id="176"/>
      </w:r>
      <w:r>
        <w:rPr>
          <w:rFonts w:ascii="Times New Roman" w:hAnsi="Times New Roman" w:cs="Times New Roman"/>
        </w:rPr>
        <w:t xml:space="preserve"> goals of this </w:t>
      </w:r>
      <w:del w:id="177" w:author="Michel, Nicole" w:date="2018-10-17T16:48:00Z">
        <w:r w:rsidDel="00390D15">
          <w:rPr>
            <w:rFonts w:ascii="Times New Roman" w:hAnsi="Times New Roman" w:cs="Times New Roman"/>
          </w:rPr>
          <w:delText xml:space="preserve">report </w:delText>
        </w:r>
      </w:del>
      <w:ins w:id="178" w:author="Michel, Nicole" w:date="2018-10-17T16:48:00Z">
        <w:r w:rsidR="00390D15">
          <w:rPr>
            <w:rFonts w:ascii="Times New Roman" w:hAnsi="Times New Roman" w:cs="Times New Roman"/>
          </w:rPr>
          <w:t>analysis</w:t>
        </w:r>
        <w:r w:rsidR="00390D15">
          <w:rPr>
            <w:rFonts w:ascii="Times New Roman" w:hAnsi="Times New Roman" w:cs="Times New Roman"/>
          </w:rPr>
          <w:t xml:space="preserve"> </w:t>
        </w:r>
      </w:ins>
      <w:r>
        <w:rPr>
          <w:rFonts w:ascii="Times New Roman" w:hAnsi="Times New Roman" w:cs="Times New Roman"/>
        </w:rPr>
        <w:t xml:space="preserve">were to </w:t>
      </w:r>
      <w:r w:rsidR="0026189E">
        <w:rPr>
          <w:rFonts w:ascii="Times New Roman" w:hAnsi="Times New Roman" w:cs="Times New Roman"/>
        </w:rPr>
        <w:t>(</w:t>
      </w:r>
      <w:r w:rsidR="004D26C0" w:rsidRPr="004D26C0">
        <w:rPr>
          <w:rFonts w:ascii="Times New Roman" w:hAnsi="Times New Roman" w:cs="Times New Roman"/>
          <w:i/>
        </w:rPr>
        <w:t>i</w:t>
      </w:r>
      <w:r w:rsidR="0026189E">
        <w:rPr>
          <w:rFonts w:ascii="Times New Roman" w:hAnsi="Times New Roman" w:cs="Times New Roman"/>
        </w:rPr>
        <w:t xml:space="preserve">) </w:t>
      </w:r>
      <w:r>
        <w:rPr>
          <w:rFonts w:ascii="Times New Roman" w:hAnsi="Times New Roman" w:cs="Times New Roman"/>
        </w:rPr>
        <w:t xml:space="preserve">describe a </w:t>
      </w:r>
      <w:del w:id="179" w:author="Michel, Nicole" w:date="2018-10-17T16:48:00Z">
        <w:r w:rsidDel="00390D15">
          <w:rPr>
            <w:rFonts w:ascii="Times New Roman" w:hAnsi="Times New Roman" w:cs="Times New Roman"/>
          </w:rPr>
          <w:delText xml:space="preserve">different </w:delText>
        </w:r>
      </w:del>
      <w:ins w:id="180" w:author="Michel, Nicole" w:date="2018-10-17T16:48:00Z">
        <w:r w:rsidR="00390D15">
          <w:rPr>
            <w:rFonts w:ascii="Times New Roman" w:hAnsi="Times New Roman" w:cs="Times New Roman"/>
          </w:rPr>
          <w:t xml:space="preserve">improved </w:t>
        </w:r>
      </w:ins>
      <w:r>
        <w:rPr>
          <w:rFonts w:ascii="Times New Roman" w:hAnsi="Times New Roman" w:cs="Times New Roman"/>
        </w:rPr>
        <w:t xml:space="preserve">approach </w:t>
      </w:r>
      <w:r w:rsidR="008B7AD8">
        <w:rPr>
          <w:rFonts w:ascii="Times New Roman" w:hAnsi="Times New Roman" w:cs="Times New Roman"/>
        </w:rPr>
        <w:t>for</w:t>
      </w:r>
      <w:r>
        <w:rPr>
          <w:rFonts w:ascii="Times New Roman" w:hAnsi="Times New Roman" w:cs="Times New Roman"/>
        </w:rPr>
        <w:t xml:space="preserve"> calculating trends </w:t>
      </w:r>
      <w:r w:rsidR="002464AF">
        <w:rPr>
          <w:rFonts w:ascii="Times New Roman" w:hAnsi="Times New Roman" w:cs="Times New Roman"/>
        </w:rPr>
        <w:t>from</w:t>
      </w:r>
      <w:r>
        <w:rPr>
          <w:rFonts w:ascii="Times New Roman" w:hAnsi="Times New Roman" w:cs="Times New Roman"/>
        </w:rPr>
        <w:t xml:space="preserve"> </w:t>
      </w:r>
      <w:r w:rsidR="002464AF">
        <w:rPr>
          <w:rFonts w:ascii="Times New Roman" w:hAnsi="Times New Roman" w:cs="Times New Roman"/>
        </w:rPr>
        <w:t xml:space="preserve">Audubon </w:t>
      </w:r>
      <w:r>
        <w:rPr>
          <w:rFonts w:ascii="Times New Roman" w:hAnsi="Times New Roman" w:cs="Times New Roman"/>
        </w:rPr>
        <w:t>Christmas Bird Count</w:t>
      </w:r>
      <w:r w:rsidR="002464AF">
        <w:rPr>
          <w:rFonts w:ascii="Times New Roman" w:hAnsi="Times New Roman" w:cs="Times New Roman"/>
        </w:rPr>
        <w:t>s</w:t>
      </w:r>
      <w:r>
        <w:rPr>
          <w:rFonts w:ascii="Times New Roman" w:hAnsi="Times New Roman" w:cs="Times New Roman"/>
        </w:rPr>
        <w:t xml:space="preserve">, </w:t>
      </w:r>
      <w:r w:rsidR="0026189E">
        <w:rPr>
          <w:rFonts w:ascii="Times New Roman" w:hAnsi="Times New Roman" w:cs="Times New Roman"/>
        </w:rPr>
        <w:t>(</w:t>
      </w:r>
      <w:r w:rsidR="004D26C0" w:rsidRPr="004D26C0">
        <w:rPr>
          <w:rFonts w:ascii="Times New Roman" w:hAnsi="Times New Roman" w:cs="Times New Roman"/>
          <w:i/>
        </w:rPr>
        <w:t>ii</w:t>
      </w:r>
      <w:r w:rsidR="0026189E">
        <w:rPr>
          <w:rFonts w:ascii="Times New Roman" w:hAnsi="Times New Roman" w:cs="Times New Roman"/>
        </w:rPr>
        <w:t xml:space="preserve">)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data for the American Robin</w:t>
      </w:r>
      <w:ins w:id="181" w:author="Michel, Nicole" w:date="2018-10-17T16:48:00Z">
        <w:r w:rsidR="00390D15">
          <w:rPr>
            <w:rFonts w:ascii="Times New Roman" w:hAnsi="Times New Roman" w:cs="Times New Roman"/>
          </w:rPr>
          <w:t xml:space="preserve"> as a case study</w:t>
        </w:r>
      </w:ins>
      <w:r>
        <w:rPr>
          <w:rFonts w:ascii="Times New Roman" w:hAnsi="Times New Roman" w:cs="Times New Roman"/>
        </w:rPr>
        <w:t xml:space="preserve">, and </w:t>
      </w:r>
      <w:r w:rsidR="0026189E">
        <w:rPr>
          <w:rFonts w:ascii="Times New Roman" w:hAnsi="Times New Roman" w:cs="Times New Roman"/>
        </w:rPr>
        <w:t>(</w:t>
      </w:r>
      <w:r w:rsidR="004D26C0" w:rsidRPr="004D26C0">
        <w:rPr>
          <w:rFonts w:ascii="Times New Roman" w:hAnsi="Times New Roman" w:cs="Times New Roman"/>
          <w:i/>
        </w:rPr>
        <w:t>iii</w:t>
      </w:r>
      <w:r w:rsidR="0026189E">
        <w:rPr>
          <w:rFonts w:ascii="Times New Roman" w:hAnsi="Times New Roman" w:cs="Times New Roman"/>
        </w:rPr>
        <w:t xml:space="preserve">)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w:t>
      </w:r>
      <w:r w:rsidR="004D26C0">
        <w:rPr>
          <w:rFonts w:ascii="Times New Roman" w:hAnsi="Times New Roman" w:cs="Times New Roman"/>
        </w:rPr>
        <w:t>generates</w:t>
      </w:r>
      <w:r w:rsidR="00825029" w:rsidRPr="00F74943">
        <w:rPr>
          <w:rFonts w:ascii="Times New Roman" w:hAnsi="Times New Roman" w:cs="Times New Roman"/>
        </w:rPr>
        <w:t xml:space="preserve"> trends at </w:t>
      </w:r>
      <w:r w:rsidR="00593004">
        <w:rPr>
          <w:rFonts w:ascii="Times New Roman" w:hAnsi="Times New Roman" w:cs="Times New Roman"/>
        </w:rPr>
        <w:t xml:space="preserve">a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w:t>
      </w:r>
      <w:r w:rsidR="002464AF">
        <w:rPr>
          <w:rFonts w:ascii="Times New Roman" w:hAnsi="Times New Roman" w:cs="Times New Roman"/>
        </w:rPr>
        <w:t xml:space="preserve">generally </w:t>
      </w:r>
      <w:r w:rsidR="00825029" w:rsidRPr="00F74943">
        <w:rPr>
          <w:rFonts w:ascii="Times New Roman" w:hAnsi="Times New Roman" w:cs="Times New Roman"/>
        </w:rPr>
        <w:t xml:space="preserve">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14:paraId="606FD470" w14:textId="77777777" w:rsidR="00593004" w:rsidRDefault="00593004" w:rsidP="00305174">
      <w:pPr>
        <w:pStyle w:val="NoSpacing"/>
        <w:spacing w:line="480" w:lineRule="auto"/>
        <w:rPr>
          <w:rFonts w:ascii="Times New Roman" w:hAnsi="Times New Roman" w:cs="Times New Roman"/>
        </w:rPr>
      </w:pPr>
    </w:p>
    <w:p w14:paraId="3D35A687" w14:textId="77777777" w:rsidR="00EF2A11" w:rsidRDefault="00EF2A11" w:rsidP="00305174">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w:t>
      </w:r>
      <w:commentRangeStart w:id="182"/>
      <w:r w:rsidR="00234AF4">
        <w:rPr>
          <w:rFonts w:ascii="Times New Roman" w:hAnsi="Times New Roman" w:cs="Times New Roman"/>
        </w:rPr>
        <w:t xml:space="preserve">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commentRangeEnd w:id="182"/>
      <w:r w:rsidR="00390D15">
        <w:rPr>
          <w:rStyle w:val="CommentReference"/>
        </w:rPr>
        <w:commentReference w:id="182"/>
      </w:r>
    </w:p>
    <w:p w14:paraId="4E425AB7" w14:textId="77777777" w:rsidR="00593004" w:rsidRDefault="00593004" w:rsidP="00305174">
      <w:pPr>
        <w:pStyle w:val="NoSpacing"/>
        <w:spacing w:line="480" w:lineRule="auto"/>
        <w:rPr>
          <w:rFonts w:ascii="Times New Roman" w:hAnsi="Times New Roman" w:cs="Times New Roman"/>
        </w:rPr>
      </w:pPr>
    </w:p>
    <w:p w14:paraId="629EF7DE" w14:textId="77777777" w:rsidR="00234AF4" w:rsidRDefault="00234AF4" w:rsidP="00305174">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w:t>
      </w:r>
      <w:r w:rsidR="00244BA0">
        <w:rPr>
          <w:rFonts w:ascii="Times New Roman" w:hAnsi="Times New Roman" w:cs="Times New Roman"/>
        </w:rPr>
        <w:lastRenderedPageBreak/>
        <w:t>this difference 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 in Figure 4</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xml:space="preserve">), due to borrowing of information across neighboring cells that </w:t>
      </w:r>
      <w:commentRangeStart w:id="183"/>
      <w:r w:rsidR="00F62FA9">
        <w:rPr>
          <w:rFonts w:ascii="Times New Roman" w:hAnsi="Times New Roman" w:cs="Times New Roman"/>
        </w:rPr>
        <w:t>cross</w:t>
      </w:r>
      <w:r w:rsidR="0007273F">
        <w:rPr>
          <w:rFonts w:ascii="Times New Roman" w:hAnsi="Times New Roman" w:cs="Times New Roman"/>
        </w:rPr>
        <w:t>ed</w:t>
      </w:r>
      <w:r w:rsidR="00F62FA9">
        <w:rPr>
          <w:rFonts w:ascii="Times New Roman" w:hAnsi="Times New Roman" w:cs="Times New Roman"/>
        </w:rPr>
        <w:t xml:space="preserve"> regional boundaries</w:t>
      </w:r>
      <w:commentRangeEnd w:id="183"/>
      <w:r w:rsidR="00390D15">
        <w:rPr>
          <w:rStyle w:val="CommentReference"/>
        </w:rPr>
        <w:commentReference w:id="183"/>
      </w:r>
      <w:r w:rsidR="00F62FA9">
        <w:rPr>
          <w:rFonts w:ascii="Times New Roman" w:hAnsi="Times New Roman" w:cs="Times New Roman"/>
        </w:rPr>
        <w:t>.</w:t>
      </w:r>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2464AF">
        <w:rPr>
          <w:rFonts w:ascii="Times New Roman" w:hAnsi="Times New Roman" w:cs="Times New Roman"/>
        </w:rPr>
        <w:t xml:space="preserve">, and </w:t>
      </w:r>
      <w:commentRangeStart w:id="184"/>
      <w:r w:rsidR="002464AF">
        <w:rPr>
          <w:rFonts w:ascii="Times New Roman" w:hAnsi="Times New Roman" w:cs="Times New Roman"/>
        </w:rPr>
        <w:t>count circles are neither randomly nor evenly distributed across the continent</w:t>
      </w:r>
      <w:r w:rsidR="00750108">
        <w:rPr>
          <w:rFonts w:ascii="Times New Roman" w:hAnsi="Times New Roman" w:cs="Times New Roman"/>
        </w:rPr>
        <w:t>.</w:t>
      </w:r>
      <w:commentRangeEnd w:id="184"/>
      <w:r w:rsidR="00821122">
        <w:rPr>
          <w:rStyle w:val="CommentReference"/>
        </w:rPr>
        <w:commentReference w:id="184"/>
      </w:r>
    </w:p>
    <w:p w14:paraId="0797F43E" w14:textId="77777777" w:rsidR="00234AF4" w:rsidRDefault="00234AF4" w:rsidP="00305174">
      <w:pPr>
        <w:pStyle w:val="NoSpacing"/>
        <w:spacing w:line="480" w:lineRule="auto"/>
        <w:rPr>
          <w:rFonts w:ascii="Times New Roman" w:hAnsi="Times New Roman" w:cs="Times New Roman"/>
        </w:rPr>
      </w:pPr>
    </w:p>
    <w:p w14:paraId="6B8193E9" w14:textId="77777777" w:rsidR="00B04D21" w:rsidRDefault="00094815" w:rsidP="00305174">
      <w:pPr>
        <w:pStyle w:val="NoSpacing"/>
        <w:spacing w:line="480" w:lineRule="auto"/>
        <w:rPr>
          <w:rFonts w:ascii="Times New Roman" w:hAnsi="Times New Roman" w:cs="Times New Roman"/>
        </w:rPr>
      </w:pPr>
      <w:commentRangeStart w:id="185"/>
      <w:r>
        <w:rPr>
          <w:rFonts w:ascii="Times New Roman" w:hAnsi="Times New Roman" w:cs="Times New Roman"/>
        </w:rPr>
        <w:t xml:space="preserve">On a standard </w:t>
      </w:r>
      <w:r w:rsidR="004E4711">
        <w:rPr>
          <w:rFonts w:ascii="Times New Roman" w:hAnsi="Times New Roman" w:cs="Times New Roman"/>
        </w:rPr>
        <w:t>laptop computer</w:t>
      </w:r>
      <w:commentRangeEnd w:id="185"/>
      <w:r w:rsidR="00821122">
        <w:rPr>
          <w:rStyle w:val="CommentReference"/>
        </w:rPr>
        <w:commentReference w:id="185"/>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w:t>
      </w:r>
      <w:r w:rsidR="004E4711">
        <w:rPr>
          <w:rFonts w:ascii="Times New Roman" w:hAnsi="Times New Roman" w:cs="Times New Roman"/>
        </w:rPr>
        <w:lastRenderedPageBreak/>
        <w:t>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14:paraId="651443FC" w14:textId="77777777" w:rsidR="00B04D21" w:rsidRDefault="00B04D21" w:rsidP="00305174">
      <w:pPr>
        <w:pStyle w:val="NoSpacing"/>
        <w:spacing w:line="480" w:lineRule="auto"/>
        <w:rPr>
          <w:rFonts w:ascii="Times New Roman" w:hAnsi="Times New Roman" w:cs="Times New Roman"/>
        </w:rPr>
      </w:pPr>
    </w:p>
    <w:p w14:paraId="5580FB94" w14:textId="77777777" w:rsidR="00825029" w:rsidRDefault="00B04D21" w:rsidP="00305174">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t>
      </w:r>
      <w:r w:rsidR="0042704C">
        <w:rPr>
          <w:rFonts w:ascii="Times New Roman" w:hAnsi="Times New Roman" w:cs="Times New Roman"/>
        </w:rPr>
        <w:lastRenderedPageBreak/>
        <w:t xml:space="preserve">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14:paraId="50403F39" w14:textId="77777777" w:rsidR="009935F8" w:rsidRDefault="009935F8" w:rsidP="00305174">
      <w:pPr>
        <w:pStyle w:val="NoSpacing"/>
        <w:spacing w:line="480" w:lineRule="auto"/>
        <w:rPr>
          <w:rFonts w:ascii="Times New Roman" w:hAnsi="Times New Roman" w:cs="Times New Roman"/>
        </w:rPr>
      </w:pPr>
    </w:p>
    <w:p w14:paraId="4BC63B1C" w14:textId="77777777" w:rsidR="00883A30" w:rsidRDefault="00B04D21"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r w:rsidR="00D86C0E">
        <w:rPr>
          <w:rFonts w:ascii="Times New Roman" w:eastAsiaTheme="minorEastAsia" w:hAnsi="Times New Roman" w:cs="Times New Roman"/>
        </w:rPr>
        <w:t xml:space="preserve"> </w:t>
      </w:r>
    </w:p>
    <w:p w14:paraId="0ED66D01" w14:textId="77777777" w:rsidR="00883A30" w:rsidRDefault="00883A30" w:rsidP="00305174">
      <w:pPr>
        <w:pStyle w:val="NoSpacing"/>
        <w:spacing w:line="480" w:lineRule="auto"/>
        <w:rPr>
          <w:rFonts w:ascii="Times New Roman" w:eastAsiaTheme="minorEastAsia" w:hAnsi="Times New Roman" w:cs="Times New Roman"/>
        </w:rPr>
      </w:pPr>
    </w:p>
    <w:p w14:paraId="53206BF2" w14:textId="77777777" w:rsidR="00BE1458" w:rsidRDefault="003B578C"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r w:rsidR="00F503D0">
        <w:rPr>
          <w:rFonts w:ascii="Times New Roman" w:hAnsi="Times New Roman" w:cs="Times New Roman"/>
        </w:rPr>
        <w:t xml:space="preserve">was </w:t>
      </w:r>
      <w:r>
        <w:rPr>
          <w:rFonts w:ascii="Times New Roman" w:hAnsi="Times New Roman" w:cs="Times New Roman"/>
        </w:rPr>
        <w:t>optimized</w:t>
      </w:r>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w:t>
      </w:r>
      <w:r>
        <w:rPr>
          <w:rFonts w:ascii="Times New Roman" w:hAnsi="Times New Roman" w:cs="Times New Roman"/>
        </w:rPr>
        <w:lastRenderedPageBreak/>
        <w:t xml:space="preserve">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and </w:t>
      </w:r>
      <m:oMath>
        <m:r>
          <w:rPr>
            <w:rFonts w:ascii="Cambria Math" w:eastAsiaTheme="minorEastAsia" w:hAnsi="Cambria Math" w:cs="Times New Roman"/>
          </w:rPr>
          <m:t>τ</m:t>
        </m:r>
      </m:oMath>
      <w:r w:rsidR="00BE1458">
        <w:rPr>
          <w:rFonts w:ascii="Times New Roman" w:eastAsiaTheme="minorEastAsia" w:hAnsi="Times New Roman" w:cs="Times New Roman"/>
        </w:rPr>
        <w:t>. Adding this effect to the SVC model is easily done</w:t>
      </w:r>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14:paraId="1DD9FFAD" w14:textId="77777777" w:rsidR="00BE1458" w:rsidRDefault="00BE1458" w:rsidP="00305174">
      <w:pPr>
        <w:pStyle w:val="NoSpacing"/>
        <w:spacing w:line="480" w:lineRule="auto"/>
        <w:rPr>
          <w:rFonts w:ascii="Times New Roman" w:eastAsiaTheme="minorEastAsia" w:hAnsi="Times New Roman" w:cs="Times New Roman"/>
        </w:rPr>
      </w:pPr>
    </w:p>
    <w:p w14:paraId="4F3264BE" w14:textId="77777777" w:rsidR="00824247" w:rsidRDefault="003B578C" w:rsidP="00305174">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similar in direction and magnitude. Precision at aggregate levels i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commentRangeStart w:id="186"/>
      <w:r w:rsidR="002F3E59">
        <w:rPr>
          <w:rFonts w:ascii="Times New Roman" w:hAnsi="Times New Roman" w:cs="Times New Roman"/>
        </w:rPr>
        <w:t>exploration</w:t>
      </w:r>
      <w:commentRangeEnd w:id="186"/>
      <w:r w:rsidR="00821122">
        <w:rPr>
          <w:rStyle w:val="CommentReference"/>
        </w:rPr>
        <w:commentReference w:id="186"/>
      </w:r>
      <w:r w:rsidR="00074384">
        <w:rPr>
          <w:rFonts w:ascii="Times New Roman" w:hAnsi="Times New Roman" w:cs="Times New Roman"/>
        </w:rPr>
        <w:t>.</w:t>
      </w:r>
    </w:p>
    <w:p w14:paraId="5B4F9F25" w14:textId="77777777" w:rsidR="00824247" w:rsidRDefault="00824247" w:rsidP="00305174">
      <w:pPr>
        <w:pStyle w:val="NoSpacing"/>
        <w:spacing w:line="480" w:lineRule="auto"/>
        <w:rPr>
          <w:rFonts w:ascii="Times New Roman" w:hAnsi="Times New Roman" w:cs="Times New Roman"/>
        </w:rPr>
      </w:pPr>
    </w:p>
    <w:p w14:paraId="18992B48" w14:textId="77777777"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14:paraId="471E1EA8" w14:textId="5FA37962"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ins w:id="187" w:author="Michel, Nicole" w:date="2018-10-17T16:45:00Z">
        <w:r w:rsidR="00D5621D">
          <w:rPr>
            <w:rFonts w:ascii="Times New Roman" w:hAnsi="Times New Roman" w:cs="Times New Roman"/>
          </w:rPr>
          <w:t xml:space="preserve">Good people </w:t>
        </w:r>
        <w:r w:rsidR="00D5621D" w:rsidRPr="00D5621D">
          <w:rPr>
            <w:rFonts w:ascii="Times New Roman" w:hAnsi="Times New Roman" w:cs="Times New Roman"/>
          </w:rPr>
          <w:sym w:font="Wingdings" w:char="F04A"/>
        </w:r>
      </w:ins>
    </w:p>
    <w:p w14:paraId="698AE108" w14:textId="77777777" w:rsidR="00252CB5" w:rsidRDefault="00252CB5" w:rsidP="00305174">
      <w:pPr>
        <w:pStyle w:val="NoSpacing"/>
        <w:spacing w:line="480" w:lineRule="auto"/>
        <w:rPr>
          <w:rFonts w:ascii="Times New Roman" w:hAnsi="Times New Roman" w:cs="Times New Roman"/>
        </w:rPr>
      </w:pPr>
    </w:p>
    <w:p w14:paraId="0FE7CD1F"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14:paraId="4AB4D03D" w14:textId="77777777" w:rsidR="00305174" w:rsidRPr="00305174" w:rsidRDefault="00252CB5" w:rsidP="00305174">
      <w:pPr>
        <w:pStyle w:val="Bibliography"/>
        <w:rPr>
          <w:rFonts w:ascii="Times New Roman" w:hAnsi="Times New Roman" w:cs="Times New Roman"/>
        </w:rPr>
      </w:pPr>
      <w:r>
        <w:fldChar w:fldCharType="begin"/>
      </w:r>
      <w:r w:rsidR="00305174">
        <w:instrText xml:space="preserve"> ADDIN ZOTERO_BIBL {"uncited":[],"omitted":[],"custom":[]} CSL_BIBLIOGRAPHY </w:instrText>
      </w:r>
      <w:r>
        <w:fldChar w:fldCharType="separate"/>
      </w:r>
      <w:r w:rsidR="00305174" w:rsidRPr="00305174">
        <w:rPr>
          <w:rFonts w:ascii="Times New Roman" w:hAnsi="Times New Roman" w:cs="Times New Roman"/>
        </w:rPr>
        <w:t>Banerjee, S., B. P. Carlin, and A. E. Gelfand (2014). Hierarchical Modeling and Analysis for Spatial Data. CRC Press, Boca Raton, Florida.</w:t>
      </w:r>
    </w:p>
    <w:p w14:paraId="15A593E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esag, J., J. York, and A. Molliè (1991). Bayesian image restoration, with two applications in spatial statistics. Annals of the Institute of Statistical Mathematics 43:1–59.</w:t>
      </w:r>
    </w:p>
    <w:p w14:paraId="0C287D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Blangiardo, M., M. Cameletti, G. Baio, and H. Rue (2013). Spatial and spatio-temporal models with R-INLA. Spatial and Spatio-Temporal Epidemiology 7:39–55.</w:t>
      </w:r>
    </w:p>
    <w:p w14:paraId="0861B83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ed, F., J. Sauer, K. Pardieck, P. Doherty, and J. A. Royle (2013). Modeling trends from North American Breeding Bird Survey data: a spatially explicit approach. PLoS ONE 8:e81867.</w:t>
      </w:r>
    </w:p>
    <w:p w14:paraId="27E5C19F"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ock, C. E., and T. L. Root (1981). The Christmas Bird Count and avian ecology. Studies in Avian Biology 6:17–23.</w:t>
      </w:r>
    </w:p>
    <w:p w14:paraId="3441B2D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14:paraId="5777109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14:paraId="0DC5327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ongdon, P. (2014). Applied Bayesian Modelling. John Wiley &amp; Sons.</w:t>
      </w:r>
    </w:p>
    <w:p w14:paraId="612D305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zado, C., T. Gneiting, and L. Held (2009). Predictive model assessment for count data. Biometrics 65:1254–1261.</w:t>
      </w:r>
    </w:p>
    <w:p w14:paraId="1DA3FC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awid, A. P. (1984). Statistical theory: the prequential approach. Journal of the Royal Statistical Society. Series A (General):278–292.</w:t>
      </w:r>
    </w:p>
    <w:p w14:paraId="3718C43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ickinson, J. L., B. Zuckerberg, and D. N. Bonter (2010). Citizen science as an ecological research tool: challenges and benefits. Annual review of ecology, evolution, and systematics 41:149–172.</w:t>
      </w:r>
    </w:p>
    <w:p w14:paraId="4C2D00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unn, E. H., C. M. Francis, P. J. Blancher, S. R. Drennan, M. A. Howe, D. Lepage, C. S. Robbins, K. V. Rosenberg, J. R. Sauer, and K. G. Smith (2005). Enhancing the scientific value of the Christmas Bird Count. The Auk 122:338–346.</w:t>
      </w:r>
    </w:p>
    <w:p w14:paraId="757231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Finley, A. O. (2011). Comparing spatially-varying coefficients models for analysis of ecological data with non-stationary and anisotropic residual dependence. Methods in Ecology and Evolution 2:143–154.</w:t>
      </w:r>
    </w:p>
    <w:p w14:paraId="38DE915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elfand, A. E., H.-J. Kim, C. F. Sirmans, and S. Banerjee (2003). Spatial modeling with spatially varying coefficient processes. Journal of the American Statistical Association 98:387–396.</w:t>
      </w:r>
    </w:p>
    <w:p w14:paraId="4D7B7F5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neiting, T., and A. E. Raftery (2007). Strictly proper scoring rules, prediction, and estimation. Journal of the American Statistical Association 102:359–378.</w:t>
      </w:r>
    </w:p>
    <w:p w14:paraId="15D01A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14:paraId="6BA0CBD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Hochachka, W. M., D. Fink, R. A. Hutchinson, D. Sheldon, Wong, Weng-Keen, and S. Kelling (2012). Data-intensive science applied to broad-scale citizen science. Trends in Ecology &amp; Evolution 27:130–137.</w:t>
      </w:r>
    </w:p>
    <w:p w14:paraId="12B7E44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en, A., and S. Mantyniemi (2011). Using the negative binomial distribution to model overdispersion in ecological count data. Ecology 92:1414–1421.</w:t>
      </w:r>
    </w:p>
    <w:p w14:paraId="33BC1E2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gren, F., and H. Rue (2015). Bayesian spatial modelling with R-INLA. Journal of Statistical Software 63:19.</w:t>
      </w:r>
    </w:p>
    <w:p w14:paraId="52DC9847"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14:paraId="73CAAFC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02). A hierarchical analysis of population change with application to Cerulean Warblers. Ecology 83:2832–2840.</w:t>
      </w:r>
    </w:p>
    <w:p w14:paraId="41C6A39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16). Bayesian cross-validation for model evaluation and selection, with application to the North American Breeding Bird Survey. Ecology 97:1746–1758.</w:t>
      </w:r>
    </w:p>
    <w:p w14:paraId="7C7F7F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14:paraId="424EE7F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17). Model selection for the North American Breeding Bird Survey: A comparison of methods. The Condor 119:546–556.</w:t>
      </w:r>
    </w:p>
    <w:p w14:paraId="682527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Pettit, L. I. (1990). The conditional predictive ordinate for the normal distribution. Journal of the Royal Statistical Society. Series B (Methodological):175–184.</w:t>
      </w:r>
    </w:p>
    <w:p w14:paraId="7462710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 Core Team (2016). R: A language and environment for statistical computing. R Foundation for Statistical Computing, Vienna, Austria.</w:t>
      </w:r>
    </w:p>
    <w:p w14:paraId="7F96AC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bbins, C. S., J. R. Sauer, R. S. Greenberg, and S. Droege (1989). Population declines in North American birds that migrate to the neotropics. Proceedings of the National Academy of Sciences 86:7658–7662.</w:t>
      </w:r>
    </w:p>
    <w:p w14:paraId="5270022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P. J. Blancher, J. C. Stanton, and A. O. Panjabi (2017). Use of North American Breeding Bird Survey data in avian conservation assessments. The Condor 119:594–606.</w:t>
      </w:r>
    </w:p>
    <w:p w14:paraId="2E1039C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14:paraId="3F84B74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Rue, H., S. Martino, and N. Chopin (2009). Approximate Bayesian inference for latent Gaussian models by using integrated nested Laplace approximations. Journal of the Royal Statistical Society: Series B (Statistical Methodology) 71:319–392.</w:t>
      </w:r>
    </w:p>
    <w:p w14:paraId="6177AC3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A. Riebler, S. H. Sørbye, J. B. Illian, D. P. Simpson, and F. K. Lindgren (2017). Bayesian computing with INLA: a review. Annual Review of Statistics and Its Application 4:395–421.</w:t>
      </w:r>
    </w:p>
    <w:p w14:paraId="4716347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14:paraId="39E675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and W. A. Link (2011). Analysis of the North American Breeding Bird Survey using hierarchical models. The Auk 128:87–98.</w:t>
      </w:r>
    </w:p>
    <w:p w14:paraId="593A17F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K. L. Pardieck, D. J. Ziolkowski Jr, A. C. Smith, M.-A. R. Hudson, V. Rodriguez, H. Berlanga, D. K. Niven, and W. A. Link (2017). The first 50 years of the North American Breeding Bird Survey. The Condor 119:576–593.</w:t>
      </w:r>
    </w:p>
    <w:p w14:paraId="24B55C9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impson, D., H. Rue, A. Riebler, T. G. Martins, and S. H. Sørbye (2017). Penalising model component complexity: a principled, practical approach to constructing priors. Statistical Science 32:1–28.</w:t>
      </w:r>
    </w:p>
    <w:p w14:paraId="5CAD86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mith, A. C., M.-A. R. Hudson, C. M. Downes, and C. M. Francis (2015). Change points in the population trends of aerial-insectivorous birds in North America: synchronized in time across species and regions. PLOS ONE 10:e0130768.</w:t>
      </w:r>
    </w:p>
    <w:p w14:paraId="080A5286"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oykan, C. U., J. Sauer, J. G. Schuetz, G. S. LeBaron, K. Dale, and G. M. Langham (2016). Population trends for North American winter birds based on hierarchical models. Ecosphere 7:e01351.</w:t>
      </w:r>
    </w:p>
    <w:p w14:paraId="0F0C932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Thogmartin, W. E., J. R. Sauer, and M. G. Knutson (2004). A hierarchical spatial model of avian abundance with application to Cerulean Warblers. Ecological Applications 14:1766–1779.</w:t>
      </w:r>
    </w:p>
    <w:p w14:paraId="7075388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Waller, L. A., and C. A. Gotway (2004). Applied Spatial Statistics for Public Health Data. John Wiley &amp; Sons, New York, NY.</w:t>
      </w:r>
    </w:p>
    <w:p w14:paraId="5C0636DB" w14:textId="77777777"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14:paraId="7573692A" w14:textId="77777777"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14:paraId="679668E4" w14:textId="77777777"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14:paraId="1042DDC1" w14:textId="77777777"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14:paraId="7041F04E" w14:textId="77777777" w:rsidR="003D2A9E" w:rsidRDefault="003D2A9E" w:rsidP="00305174">
      <w:pPr>
        <w:pStyle w:val="NoSpacing"/>
        <w:spacing w:line="480" w:lineRule="auto"/>
        <w:rPr>
          <w:rFonts w:ascii="Times New Roman" w:hAnsi="Times New Roman" w:cs="Times New Roman"/>
          <w:b/>
        </w:rPr>
      </w:pPr>
    </w:p>
    <w:p w14:paraId="2CACCD35"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14:paraId="7C49413E" w14:textId="77777777" w:rsidR="00252CB5" w:rsidRDefault="00252CB5" w:rsidP="00305174">
      <w:pPr>
        <w:pStyle w:val="NoSpacing"/>
        <w:spacing w:line="480" w:lineRule="auto"/>
        <w:rPr>
          <w:rFonts w:ascii="Times New Roman" w:hAnsi="Times New Roman" w:cs="Times New Roman"/>
        </w:rPr>
      </w:pPr>
    </w:p>
    <w:p w14:paraId="2158E34F"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data</w:t>
      </w:r>
      <w:r w:rsidR="009C2786">
        <w:rPr>
          <w:rFonts w:ascii="Times New Roman" w:hAnsi="Times New Roman" w:cs="Times New Roman"/>
        </w:rPr>
        <w:t xml:space="preserve">.  </w:t>
      </w:r>
      <w:r w:rsidR="00883A30">
        <w:rPr>
          <w:rFonts w:ascii="Times New Roman" w:hAnsi="Times New Roman" w:cs="Times New Roman"/>
        </w:rPr>
        <w:t xml:space="preserve">(A) </w:t>
      </w:r>
      <w:r w:rsidR="009C2786">
        <w:rPr>
          <w:rFonts w:ascii="Times New Roman" w:hAnsi="Times New Roman" w:cs="Times New Roman"/>
        </w:rPr>
        <w:t>Cells were uniform, with 100 km sides, and were trimmed to a non-convex hull (red line) encompassing the count circle locations (blue circles).  The number of count circles per grid cell (B) ranged from 0 to 20 and averaged 2.</w:t>
      </w:r>
      <w:r w:rsidR="00883A30">
        <w:rPr>
          <w:rFonts w:ascii="Times New Roman" w:hAnsi="Times New Roman" w:cs="Times New Roman"/>
        </w:rPr>
        <w:t>43</w:t>
      </w:r>
      <w:r w:rsidR="009C2786">
        <w:rPr>
          <w:rFonts w:ascii="Times New Roman" w:hAnsi="Times New Roman" w:cs="Times New Roman"/>
        </w:rPr>
        <w:t>. Cells with 0 circles were included during model analysis but removed for subsequent assessment of resulting trends (Figs. 2-4).</w:t>
      </w:r>
    </w:p>
    <w:p w14:paraId="6A1503DF" w14:textId="77777777" w:rsidR="00D4218A" w:rsidRDefault="00D4218A" w:rsidP="00305174">
      <w:pPr>
        <w:spacing w:line="480" w:lineRule="auto"/>
        <w:rPr>
          <w:rFonts w:ascii="Times New Roman" w:hAnsi="Times New Roman" w:cs="Times New Roman"/>
        </w:rPr>
      </w:pPr>
    </w:p>
    <w:p w14:paraId="4342685D" w14:textId="77777777" w:rsidR="00A00968" w:rsidRPr="00D4218A" w:rsidRDefault="00A00968" w:rsidP="00305174">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w:t>
      </w:r>
      <w:r w:rsidR="00883A30">
        <w:rPr>
          <w:rFonts w:ascii="Times New Roman" w:hAnsi="Times New Roman" w:cs="Times New Roman"/>
        </w:rPr>
        <w:t>A</w:t>
      </w:r>
      <w:r w:rsidR="009C2786">
        <w:rPr>
          <w:rFonts w:ascii="Times New Roman" w:hAnsi="Times New Roman" w:cs="Times New Roman"/>
        </w:rPr>
        <w:t>lpha</w:t>
      </w:r>
      <w:r w:rsidR="00883A30">
        <w:rPr>
          <w:rFonts w:ascii="Times New Roman" w:hAnsi="Times New Roman" w:cs="Times New Roman"/>
        </w:rPr>
        <w:t>, relative abundance index</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w:t>
      </w:r>
      <w:r w:rsidR="00883A30">
        <w:rPr>
          <w:rFonts w:ascii="Times New Roman" w:hAnsi="Times New Roman" w:cs="Times New Roman"/>
        </w:rPr>
        <w:t xml:space="preserve">Epsilon,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883A30">
        <w:rPr>
          <w:rFonts w:ascii="Times New Roman" w:hAnsi="Times New Roman" w:cs="Times New Roman"/>
        </w:rPr>
        <w:t>T</w:t>
      </w:r>
      <w:r w:rsidR="00B43E21">
        <w:rPr>
          <w:rFonts w:ascii="Times New Roman" w:hAnsi="Times New Roman" w:cs="Times New Roman"/>
        </w:rPr>
        <w:t xml:space="preserve">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r w:rsidR="00D4218A">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14:paraId="65AA9645" w14:textId="77777777" w:rsidR="00A00968" w:rsidRDefault="00A00968" w:rsidP="00305174">
      <w:pPr>
        <w:spacing w:line="480" w:lineRule="auto"/>
        <w:rPr>
          <w:rFonts w:ascii="Times New Roman" w:hAnsi="Times New Roman" w:cs="Times New Roman"/>
        </w:rPr>
      </w:pPr>
    </w:p>
    <w:p w14:paraId="5C53B0C7"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14:paraId="11B1A8B9" w14:textId="77777777" w:rsidR="00A00968" w:rsidRDefault="00A00968" w:rsidP="00305174">
      <w:pPr>
        <w:spacing w:line="480" w:lineRule="auto"/>
        <w:rPr>
          <w:rFonts w:ascii="Times New Roman" w:hAnsi="Times New Roman" w:cs="Times New Roman"/>
        </w:rPr>
      </w:pPr>
    </w:p>
    <w:p w14:paraId="67A2804B" w14:textId="77777777" w:rsidR="00200B8C" w:rsidRDefault="00A00968" w:rsidP="00305174">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14:paraId="6020BB33" w14:textId="77777777" w:rsidR="00252CB5" w:rsidRDefault="00252CB5" w:rsidP="00305174">
      <w:pPr>
        <w:pStyle w:val="NoSpacing"/>
        <w:spacing w:line="480" w:lineRule="auto"/>
        <w:rPr>
          <w:rFonts w:ascii="Times New Roman" w:hAnsi="Times New Roman" w:cs="Times New Roman"/>
        </w:rPr>
      </w:pPr>
    </w:p>
    <w:p w14:paraId="62BA7A54" w14:textId="77777777" w:rsidR="00252CB5"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14:paraId="26F3CA73" w14:textId="77777777" w:rsidR="002E79E3" w:rsidRDefault="002E79E3" w:rsidP="00305174">
      <w:pPr>
        <w:pStyle w:val="NoSpacing"/>
        <w:spacing w:line="480" w:lineRule="auto"/>
        <w:rPr>
          <w:rFonts w:ascii="Times New Roman" w:hAnsi="Times New Roman" w:cs="Times New Roman"/>
          <w:b/>
        </w:rPr>
      </w:pPr>
    </w:p>
    <w:p w14:paraId="71AA60C3" w14:textId="77777777" w:rsidR="00FC7AA9" w:rsidRDefault="00FC7AA9" w:rsidP="00305174">
      <w:pPr>
        <w:pStyle w:val="NoSpacing"/>
        <w:spacing w:line="480" w:lineRule="auto"/>
        <w:rPr>
          <w:rFonts w:ascii="Times New Roman" w:hAnsi="Times New Roman" w:cs="Times New Roman"/>
          <w:b/>
        </w:rPr>
      </w:pPr>
    </w:p>
    <w:p w14:paraId="304F0184" w14:textId="77777777" w:rsidR="002E79E3" w:rsidRDefault="002E79E3" w:rsidP="00305174">
      <w:pPr>
        <w:pStyle w:val="NoSpacing"/>
        <w:spacing w:line="480" w:lineRule="auto"/>
        <w:rPr>
          <w:rFonts w:ascii="Times New Roman" w:hAnsi="Times New Roman" w:cs="Times New Roman"/>
          <w:b/>
        </w:rPr>
      </w:pPr>
    </w:p>
    <w:p w14:paraId="61F9F559" w14:textId="77777777" w:rsidR="002E79E3" w:rsidRDefault="00FC494D"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659014FB" wp14:editId="6381D612">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14:paraId="4D4653B6" w14:textId="77777777" w:rsidR="002E79E3" w:rsidRDefault="002E79E3" w:rsidP="00305174">
      <w:pPr>
        <w:pStyle w:val="NoSpacing"/>
        <w:spacing w:line="480" w:lineRule="auto"/>
        <w:rPr>
          <w:rFonts w:ascii="Times New Roman" w:hAnsi="Times New Roman" w:cs="Times New Roman"/>
          <w:b/>
        </w:rPr>
      </w:pPr>
    </w:p>
    <w:p w14:paraId="1E065B0A" w14:textId="77777777"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14:paraId="74DF5403" w14:textId="77777777" w:rsidR="002E79E3" w:rsidRDefault="002E79E3" w:rsidP="00305174">
      <w:pPr>
        <w:pStyle w:val="NoSpacing"/>
        <w:spacing w:line="480" w:lineRule="auto"/>
        <w:rPr>
          <w:rFonts w:ascii="Times New Roman" w:hAnsi="Times New Roman" w:cs="Times New Roman"/>
          <w:b/>
        </w:rPr>
      </w:pPr>
    </w:p>
    <w:p w14:paraId="36A6FEF0"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 xml:space="preserve">Figure </w:t>
      </w:r>
      <w:commentRangeStart w:id="188"/>
      <w:r>
        <w:rPr>
          <w:rFonts w:ascii="Times New Roman" w:hAnsi="Times New Roman" w:cs="Times New Roman"/>
          <w:b/>
        </w:rPr>
        <w:t>2</w:t>
      </w:r>
      <w:commentRangeEnd w:id="188"/>
      <w:r w:rsidR="00821122">
        <w:rPr>
          <w:rStyle w:val="CommentReference"/>
        </w:rPr>
        <w:commentReference w:id="188"/>
      </w:r>
    </w:p>
    <w:p w14:paraId="3F8EFCCD" w14:textId="77777777" w:rsidR="00FC7AA9" w:rsidRDefault="00FC7AA9" w:rsidP="00305174">
      <w:pPr>
        <w:pStyle w:val="NoSpacing"/>
        <w:spacing w:line="480" w:lineRule="auto"/>
        <w:rPr>
          <w:rFonts w:ascii="Times New Roman" w:hAnsi="Times New Roman" w:cs="Times New Roman"/>
          <w:b/>
        </w:rPr>
      </w:pPr>
    </w:p>
    <w:p w14:paraId="6B85267A" w14:textId="77777777" w:rsidR="00FC494D" w:rsidRDefault="00FC494D" w:rsidP="00305174">
      <w:pPr>
        <w:pStyle w:val="NoSpacing"/>
        <w:spacing w:line="480" w:lineRule="auto"/>
        <w:rPr>
          <w:rFonts w:ascii="Times New Roman" w:hAnsi="Times New Roman" w:cs="Times New Roman"/>
          <w:b/>
        </w:rPr>
      </w:pPr>
    </w:p>
    <w:p w14:paraId="6E2206A3" w14:textId="77777777" w:rsidR="00FC494D" w:rsidRDefault="00FC494D" w:rsidP="00305174">
      <w:pPr>
        <w:pStyle w:val="NoSpacing"/>
        <w:spacing w:line="480" w:lineRule="auto"/>
        <w:rPr>
          <w:rFonts w:ascii="Times New Roman" w:hAnsi="Times New Roman" w:cs="Times New Roman"/>
          <w:b/>
        </w:rPr>
      </w:pPr>
    </w:p>
    <w:p w14:paraId="2A657FD8" w14:textId="77777777" w:rsidR="00FC7AA9"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06FE582B" wp14:editId="6689251D">
            <wp:extent cx="5943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14:paraId="12E65936" w14:textId="77777777" w:rsidR="002E79E3" w:rsidRDefault="002E79E3" w:rsidP="00305174">
      <w:pPr>
        <w:pStyle w:val="NoSpacing"/>
        <w:spacing w:line="480" w:lineRule="auto"/>
        <w:rPr>
          <w:rFonts w:ascii="Times New Roman" w:hAnsi="Times New Roman" w:cs="Times New Roman"/>
          <w:b/>
        </w:rPr>
      </w:pPr>
      <w:bookmarkStart w:id="189" w:name="_GoBack"/>
      <w:bookmarkEnd w:id="189"/>
    </w:p>
    <w:p w14:paraId="29F93AFE" w14:textId="77777777" w:rsidR="002E79E3" w:rsidRDefault="002E79E3" w:rsidP="00305174">
      <w:pPr>
        <w:pStyle w:val="NoSpacing"/>
        <w:spacing w:line="480" w:lineRule="auto"/>
        <w:rPr>
          <w:rFonts w:ascii="Times New Roman" w:hAnsi="Times New Roman" w:cs="Times New Roman"/>
          <w:b/>
        </w:rPr>
      </w:pPr>
    </w:p>
    <w:p w14:paraId="5958FBF6" w14:textId="77777777"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14:paraId="45C6F677" w14:textId="77777777" w:rsidR="00E010E4" w:rsidRDefault="00E010E4" w:rsidP="00305174">
      <w:pPr>
        <w:pStyle w:val="NoSpacing"/>
        <w:spacing w:line="480" w:lineRule="auto"/>
        <w:rPr>
          <w:rFonts w:ascii="Times New Roman" w:hAnsi="Times New Roman" w:cs="Times New Roman"/>
          <w:b/>
        </w:rPr>
      </w:pPr>
    </w:p>
    <w:p w14:paraId="7CEA14DC"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14:paraId="3B2F2FC3" w14:textId="77777777" w:rsidR="002E79E3" w:rsidRDefault="002E79E3" w:rsidP="00305174">
      <w:pPr>
        <w:pStyle w:val="NoSpacing"/>
        <w:spacing w:line="480" w:lineRule="auto"/>
        <w:rPr>
          <w:rFonts w:ascii="Times New Roman" w:hAnsi="Times New Roman" w:cs="Times New Roman"/>
          <w:b/>
        </w:rPr>
      </w:pPr>
    </w:p>
    <w:p w14:paraId="1C481ECA" w14:textId="77777777" w:rsidR="00FC7AA9" w:rsidRDefault="00FC7AA9" w:rsidP="00305174">
      <w:pPr>
        <w:pStyle w:val="NoSpacing"/>
        <w:spacing w:line="480" w:lineRule="auto"/>
        <w:rPr>
          <w:rFonts w:ascii="Times New Roman" w:hAnsi="Times New Roman" w:cs="Times New Roman"/>
          <w:b/>
        </w:rPr>
      </w:pPr>
    </w:p>
    <w:p w14:paraId="15D1E1C9" w14:textId="77777777" w:rsidR="00FC7AA9" w:rsidRDefault="00FC7AA9" w:rsidP="00305174">
      <w:pPr>
        <w:pStyle w:val="NoSpacing"/>
        <w:spacing w:line="480" w:lineRule="auto"/>
        <w:rPr>
          <w:rFonts w:ascii="Times New Roman" w:hAnsi="Times New Roman" w:cs="Times New Roman"/>
          <w:b/>
        </w:rPr>
      </w:pPr>
    </w:p>
    <w:p w14:paraId="2FCF8A8D" w14:textId="77777777" w:rsidR="002E79E3"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3661ABEB" wp14:editId="5C0D1CCD">
            <wp:extent cx="5943600" cy="3815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14:paraId="48031558" w14:textId="77777777" w:rsidR="002E79E3" w:rsidRDefault="002E79E3" w:rsidP="00305174">
      <w:pPr>
        <w:pStyle w:val="NoSpacing"/>
        <w:spacing w:line="480" w:lineRule="auto"/>
        <w:rPr>
          <w:rFonts w:ascii="Times New Roman" w:hAnsi="Times New Roman" w:cs="Times New Roman"/>
          <w:b/>
        </w:rPr>
      </w:pPr>
    </w:p>
    <w:p w14:paraId="3956ADCE" w14:textId="77777777" w:rsidR="00767C56" w:rsidRDefault="00767C56" w:rsidP="00305174">
      <w:pPr>
        <w:pStyle w:val="NoSpacing"/>
        <w:spacing w:line="480" w:lineRule="auto"/>
        <w:rPr>
          <w:rFonts w:ascii="Times New Roman" w:hAnsi="Times New Roman" w:cs="Times New Roman"/>
          <w:b/>
        </w:rPr>
      </w:pPr>
    </w:p>
    <w:p w14:paraId="4D5693B3" w14:textId="77777777"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14:paraId="0D6D0808" w14:textId="77777777" w:rsidR="00767C56" w:rsidRDefault="00767C56" w:rsidP="00305174">
      <w:pPr>
        <w:pStyle w:val="NoSpacing"/>
        <w:spacing w:line="480" w:lineRule="auto"/>
        <w:rPr>
          <w:rFonts w:ascii="Times New Roman" w:hAnsi="Times New Roman" w:cs="Times New Roman"/>
          <w:b/>
        </w:rPr>
      </w:pPr>
    </w:p>
    <w:p w14:paraId="2AD9D1C1" w14:textId="77777777"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14:paraId="0150B175" w14:textId="77777777" w:rsidR="00FC7AA9" w:rsidRDefault="00FC7AA9" w:rsidP="00305174">
      <w:pPr>
        <w:pStyle w:val="NoSpacing"/>
        <w:spacing w:line="480" w:lineRule="auto"/>
        <w:rPr>
          <w:rFonts w:ascii="Times New Roman" w:hAnsi="Times New Roman" w:cs="Times New Roman"/>
          <w:b/>
        </w:rPr>
      </w:pPr>
    </w:p>
    <w:p w14:paraId="0FB48EE7" w14:textId="77777777" w:rsidR="00FC7AA9" w:rsidRDefault="00FC7AA9" w:rsidP="00305174">
      <w:pPr>
        <w:pStyle w:val="NoSpacing"/>
        <w:spacing w:line="480" w:lineRule="auto"/>
        <w:rPr>
          <w:rFonts w:ascii="Times New Roman" w:hAnsi="Times New Roman" w:cs="Times New Roman"/>
          <w:b/>
        </w:rPr>
      </w:pPr>
    </w:p>
    <w:p w14:paraId="1CDAECA4" w14:textId="77777777" w:rsidR="00767C56" w:rsidRDefault="00767C56" w:rsidP="00305174">
      <w:pPr>
        <w:pStyle w:val="NoSpacing"/>
        <w:spacing w:line="480" w:lineRule="auto"/>
        <w:rPr>
          <w:rFonts w:ascii="Times New Roman" w:hAnsi="Times New Roman" w:cs="Times New Roman"/>
          <w:b/>
        </w:rPr>
      </w:pPr>
    </w:p>
    <w:p w14:paraId="15B521D1" w14:textId="77777777" w:rsidR="00767C56"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7E16DAC8" wp14:editId="4DD42397">
            <wp:extent cx="5943600" cy="3856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14:paraId="60DEFCAB" w14:textId="77777777"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Michel, Nicole" w:date="2018-10-16T16:16:00Z" w:initials="MN">
    <w:p w14:paraId="128A3FF5" w14:textId="77777777" w:rsidR="0095096E" w:rsidRDefault="0095096E">
      <w:pPr>
        <w:pStyle w:val="CommentText"/>
      </w:pPr>
      <w:r>
        <w:rPr>
          <w:rStyle w:val="CommentReference"/>
        </w:rPr>
        <w:annotationRef/>
      </w:r>
      <w:r>
        <w:t>Flesh this out further. Where I’m trying to go here is to bridge these two paragraphs and begin justifying why this method is needed. They’re good at large spatial scales, not so good at finer scales</w:t>
      </w:r>
    </w:p>
  </w:comment>
  <w:comment w:id="14" w:author="Michel, Nicole" w:date="2018-10-16T16:08:00Z" w:initials="MN">
    <w:p w14:paraId="5CC46202" w14:textId="77777777" w:rsidR="0095096E" w:rsidRDefault="0095096E">
      <w:pPr>
        <w:pStyle w:val="CommentText"/>
      </w:pPr>
      <w:r>
        <w:rPr>
          <w:rStyle w:val="CommentReference"/>
        </w:rPr>
        <w:annotationRef/>
      </w:r>
      <w:r>
        <w:t>Link et al 2006 is an older approach that isn’t used anymore, right?</w:t>
      </w:r>
    </w:p>
  </w:comment>
  <w:comment w:id="20" w:author="Michel, Nicole" w:date="2018-10-17T10:02:00Z" w:initials="MN">
    <w:p w14:paraId="1025B405" w14:textId="09F26A1D" w:rsidR="0095096E" w:rsidRDefault="0095096E">
      <w:pPr>
        <w:pStyle w:val="CommentText"/>
      </w:pPr>
      <w:r>
        <w:rPr>
          <w:rStyle w:val="CommentReference"/>
        </w:rPr>
        <w:annotationRef/>
      </w:r>
      <w:r>
        <w:t>Not all species use all 169 strata, depending on their range</w:t>
      </w:r>
    </w:p>
  </w:comment>
  <w:comment w:id="23" w:author="Michel, Nicole" w:date="2018-10-17T10:03:00Z" w:initials="MN">
    <w:p w14:paraId="0DD9DD45" w14:textId="0EF550F4" w:rsidR="0095096E" w:rsidRDefault="0095096E">
      <w:pPr>
        <w:pStyle w:val="CommentText"/>
      </w:pPr>
      <w:r>
        <w:rPr>
          <w:rStyle w:val="CommentReference"/>
        </w:rPr>
        <w:annotationRef/>
      </w:r>
      <w:r>
        <w:t>Is it really removing the effect? I think “correcting for effort” is a better way of saying it, no?</w:t>
      </w:r>
    </w:p>
  </w:comment>
  <w:comment w:id="78" w:author="Michel, Nicole" w:date="2018-10-17T10:57:00Z" w:initials="MN">
    <w:p w14:paraId="05910850" w14:textId="6EFF9D14" w:rsidR="00ED6C34" w:rsidRDefault="00ED6C34">
      <w:pPr>
        <w:pStyle w:val="CommentText"/>
      </w:pPr>
      <w:r>
        <w:rPr>
          <w:rStyle w:val="CommentReference"/>
        </w:rPr>
        <w:annotationRef/>
      </w:r>
      <w:r>
        <w:t xml:space="preserve">Doesn’t it do more than just increase spatial resolution? It’s a more proper accounting of spatial autocorrelation as well, right? Plus it no longer relies on semi-arbitrarily determined spatial units (strata). </w:t>
      </w:r>
    </w:p>
    <w:p w14:paraId="5F39F8E2" w14:textId="7A4CC076" w:rsidR="00ED6C34" w:rsidRDefault="00ED6C34">
      <w:pPr>
        <w:pStyle w:val="CommentText"/>
      </w:pPr>
    </w:p>
    <w:p w14:paraId="6D806387" w14:textId="318515C5" w:rsidR="00ED6C34" w:rsidRDefault="00ED6C34">
      <w:pPr>
        <w:pStyle w:val="CommentText"/>
      </w:pPr>
      <w:r>
        <w:t>Also, what would you say to people that get scared about bias when you talk about borrowing information? Provide some reassurance here that the method won’t create completely made up information where there is none.</w:t>
      </w:r>
    </w:p>
    <w:p w14:paraId="1A8D7118" w14:textId="77777777" w:rsidR="00ED6C34" w:rsidRDefault="00ED6C34">
      <w:pPr>
        <w:pStyle w:val="CommentText"/>
      </w:pPr>
    </w:p>
    <w:p w14:paraId="53F9589A" w14:textId="2F135B79" w:rsidR="00ED6C34" w:rsidRDefault="00ED6C34">
      <w:pPr>
        <w:pStyle w:val="CommentText"/>
      </w:pPr>
      <w:r>
        <w:t xml:space="preserve">Though it’s probably better suited for the discussion, somewhere in this paper I’d talk a bit about the natural vs. ecological population concept and difficulty of defining what and where is a “population”. I’ll pull some info from the boreal bird paper we’re writing that talks about it. </w:t>
      </w:r>
      <w:r w:rsidR="009D0A8D">
        <w:t>This method bypasses that issue, which I see as another strength</w:t>
      </w:r>
    </w:p>
  </w:comment>
  <w:comment w:id="85" w:author="Michel, Nicole" w:date="2018-10-17T11:22:00Z" w:initials="MN">
    <w:p w14:paraId="0F63227C" w14:textId="57646132" w:rsidR="009D0A8D" w:rsidRDefault="009D0A8D">
      <w:pPr>
        <w:pStyle w:val="CommentText"/>
      </w:pPr>
      <w:r>
        <w:rPr>
          <w:rStyle w:val="CommentReference"/>
        </w:rPr>
        <w:annotationRef/>
      </w:r>
      <w:r>
        <w:t>What did Smith et al do? Add a sentence describing as you did for the other two, or lump in with one of the other papers if it’s similar</w:t>
      </w:r>
    </w:p>
  </w:comment>
  <w:comment w:id="86" w:author="Michel, Nicole" w:date="2018-10-17T11:23:00Z" w:initials="MN">
    <w:p w14:paraId="15584B32" w14:textId="6D59847F" w:rsidR="009D0A8D" w:rsidRDefault="009D0A8D">
      <w:pPr>
        <w:pStyle w:val="CommentText"/>
      </w:pPr>
      <w:r>
        <w:rPr>
          <w:rStyle w:val="CommentReference"/>
        </w:rPr>
        <w:annotationRef/>
      </w:r>
      <w:r>
        <w:t>I think this is too detailed/wonky for the Intro, move this to the Methods</w:t>
      </w:r>
    </w:p>
  </w:comment>
  <w:comment w:id="92" w:author="Michel, Nicole" w:date="2018-10-17T11:30:00Z" w:initials="MN">
    <w:p w14:paraId="77B0D789" w14:textId="2AC44DC9" w:rsidR="009D0A8D" w:rsidRDefault="009D0A8D">
      <w:pPr>
        <w:pStyle w:val="CommentText"/>
      </w:pPr>
      <w:r>
        <w:t xml:space="preserve">Why would Ecosphere want to publish just </w:t>
      </w:r>
      <w:r>
        <w:rPr>
          <w:rStyle w:val="CommentReference"/>
        </w:rPr>
        <w:annotationRef/>
      </w:r>
      <w:r>
        <w:t>“another approach”? We need to justify what’s unique and special about this, and why it merits space in their journal</w:t>
      </w:r>
    </w:p>
  </w:comment>
  <w:comment w:id="95" w:author="Michel, Nicole" w:date="2018-10-17T12:52:00Z" w:initials="MN">
    <w:p w14:paraId="20987902" w14:textId="77777777" w:rsidR="00EE2DFF" w:rsidRDefault="00EE2DFF">
      <w:pPr>
        <w:pStyle w:val="CommentText"/>
      </w:pPr>
      <w:r>
        <w:rPr>
          <w:rStyle w:val="CommentReference"/>
        </w:rPr>
        <w:annotationRef/>
      </w:r>
      <w:r>
        <w:t xml:space="preserve">Is this too much methodological detail for the Intro? Seems borderline to me. </w:t>
      </w:r>
    </w:p>
    <w:p w14:paraId="159086AF" w14:textId="77777777" w:rsidR="00EE2DFF" w:rsidRDefault="00EE2DFF">
      <w:pPr>
        <w:pStyle w:val="CommentText"/>
      </w:pPr>
    </w:p>
    <w:p w14:paraId="42DC5D22" w14:textId="0BEC0802" w:rsidR="00EE2DFF" w:rsidRDefault="00EE2DFF">
      <w:pPr>
        <w:pStyle w:val="CommentText"/>
      </w:pPr>
      <w:r>
        <w:t>Instead of, or in addition to, explaining what you did/why you did it – explain why you went this route. Why, or at what, is this method better than existing methods?</w:t>
      </w:r>
    </w:p>
  </w:comment>
  <w:comment w:id="98" w:author="Michel, Nicole" w:date="2018-10-17T12:53:00Z" w:initials="MN">
    <w:p w14:paraId="4BA8841F" w14:textId="4FDEF33F" w:rsidR="00EE2DFF" w:rsidRDefault="00EE2DFF">
      <w:pPr>
        <w:pStyle w:val="CommentText"/>
      </w:pPr>
      <w:r>
        <w:rPr>
          <w:rStyle w:val="CommentReference"/>
        </w:rPr>
        <w:annotationRef/>
      </w:r>
      <w:r>
        <w:t xml:space="preserve">The introduction is technical and methods-heavy overall. I took a crack at wordsmithing and adding in more context and justification, but it could still use more work. This would be fine as is if we were going to a methods journal, but going to an ecology journal like Ecosphere we need to be careful to frame the work within the context of the ecology and the “why/so what”. Please go back and reread the Soykan et al </w:t>
      </w:r>
      <w:r w:rsidR="0025656D">
        <w:t xml:space="preserve">Intro/Discussion </w:t>
      </w:r>
      <w:r>
        <w:t>to see how they framed a methods-heavy paper for an ecology journal</w:t>
      </w:r>
    </w:p>
  </w:comment>
  <w:comment w:id="101" w:author="Michel, Nicole" w:date="2018-10-17T13:08:00Z" w:initials="MN">
    <w:p w14:paraId="5A35602D" w14:textId="7985E795" w:rsidR="0025656D" w:rsidRDefault="0025656D">
      <w:pPr>
        <w:pStyle w:val="CommentText"/>
      </w:pPr>
      <w:r>
        <w:rPr>
          <w:rStyle w:val="CommentReference"/>
        </w:rPr>
        <w:annotationRef/>
      </w:r>
      <w:r>
        <w:t>Briefly describe what the CBC is / how the data are collected. See the similar section in the Soykan et al. paper</w:t>
      </w:r>
    </w:p>
  </w:comment>
  <w:comment w:id="107" w:author="Michel, Nicole" w:date="2018-10-17T13:12:00Z" w:initials="MN">
    <w:p w14:paraId="3503697D" w14:textId="49BD6CD4" w:rsidR="0025656D" w:rsidRDefault="0025656D">
      <w:pPr>
        <w:pStyle w:val="CommentText"/>
      </w:pPr>
      <w:r>
        <w:rPr>
          <w:rStyle w:val="CommentReference"/>
        </w:rPr>
        <w:annotationRef/>
      </w:r>
      <w:r>
        <w:t>Is this right?</w:t>
      </w:r>
    </w:p>
  </w:comment>
  <w:comment w:id="117" w:author="Michel, Nicole" w:date="2018-10-17T13:10:00Z" w:initials="MN">
    <w:p w14:paraId="5A510C28" w14:textId="7235AC51" w:rsidR="0025656D" w:rsidRDefault="0025656D">
      <w:pPr>
        <w:pStyle w:val="CommentText"/>
      </w:pPr>
      <w:r>
        <w:rPr>
          <w:rStyle w:val="CommentReference"/>
        </w:rPr>
        <w:annotationRef/>
      </w:r>
      <w:r>
        <w:t>Plural? I only see one alpha here</w:t>
      </w:r>
    </w:p>
  </w:comment>
  <w:comment w:id="119" w:author="Michel, Nicole" w:date="2018-10-17T13:07:00Z" w:initials="MN">
    <w:p w14:paraId="69224122" w14:textId="42282AC5" w:rsidR="0025656D" w:rsidRDefault="0025656D">
      <w:pPr>
        <w:pStyle w:val="CommentText"/>
      </w:pPr>
      <w:r>
        <w:rPr>
          <w:rStyle w:val="CommentReference"/>
        </w:rPr>
        <w:annotationRef/>
      </w:r>
      <w:r>
        <w:t>CAR or ICAR? Also, briefly define what a CAR structure is. Remember that the audience for this paper is ecologists in general, not all of whom are fluent in stats-speak</w:t>
      </w:r>
    </w:p>
  </w:comment>
  <w:comment w:id="131" w:author="Michel, Nicole" w:date="2018-10-17T13:31:00Z" w:initials="MN">
    <w:p w14:paraId="5D2A7450" w14:textId="013211FA" w:rsidR="005B3576" w:rsidRDefault="005B3576">
      <w:pPr>
        <w:pStyle w:val="CommentText"/>
      </w:pPr>
      <w:r>
        <w:rPr>
          <w:rStyle w:val="CommentReference"/>
        </w:rPr>
        <w:annotationRef/>
      </w:r>
      <w:r>
        <w:t>You spelled modeled with both 1 and 2 Ls in this same paragraph (see first line). Be consistent</w:t>
      </w:r>
    </w:p>
  </w:comment>
  <w:comment w:id="132" w:author="Michel, Nicole" w:date="2018-10-17T13:32:00Z" w:initials="MN">
    <w:p w14:paraId="65DD87FF" w14:textId="28EC677E" w:rsidR="005B3576" w:rsidRDefault="005B3576">
      <w:pPr>
        <w:pStyle w:val="CommentText"/>
      </w:pPr>
      <w:r>
        <w:rPr>
          <w:rStyle w:val="CommentReference"/>
        </w:rPr>
        <w:annotationRef/>
      </w:r>
      <w:r>
        <w:t>Why count back from 0 instead of counting up from 1? Explain this briefly here</w:t>
      </w:r>
    </w:p>
  </w:comment>
  <w:comment w:id="134" w:author="Michel, Nicole" w:date="2018-10-17T13:34:00Z" w:initials="MN">
    <w:p w14:paraId="0D22C0CA" w14:textId="2DD658B5" w:rsidR="005B3576" w:rsidRDefault="005B3576">
      <w:pPr>
        <w:pStyle w:val="CommentText"/>
      </w:pPr>
      <w:r>
        <w:rPr>
          <w:rStyle w:val="CommentReference"/>
        </w:rPr>
        <w:annotationRef/>
      </w:r>
      <w:r>
        <w:t>Why? I’m guessing due to the way INLA works, but say so and explain that it produces similar results (assuming that’s true)</w:t>
      </w:r>
    </w:p>
  </w:comment>
  <w:comment w:id="135" w:author="Michel, Nicole" w:date="2018-10-17T13:35:00Z" w:initials="MN">
    <w:p w14:paraId="6E838C92" w14:textId="38B4D68A" w:rsidR="005B3576" w:rsidRDefault="005B3576">
      <w:pPr>
        <w:pStyle w:val="CommentText"/>
      </w:pPr>
      <w:r>
        <w:rPr>
          <w:rStyle w:val="CommentReference"/>
        </w:rPr>
        <w:annotationRef/>
      </w:r>
      <w:r>
        <w:t>What does this mean? Why is this your point of reference here?</w:t>
      </w:r>
    </w:p>
  </w:comment>
  <w:comment w:id="144" w:author="Michel, Nicole" w:date="2018-10-17T13:37:00Z" w:initials="MN">
    <w:p w14:paraId="664FE377" w14:textId="7EF27502" w:rsidR="00A116FD" w:rsidRDefault="00A116FD">
      <w:pPr>
        <w:pStyle w:val="CommentText"/>
      </w:pPr>
      <w:r>
        <w:rPr>
          <w:rStyle w:val="CommentReference"/>
        </w:rPr>
        <w:annotationRef/>
      </w:r>
      <w:r>
        <w:t>Not Mexico, right? Clarify that it’s the contiguous 48 states, Canada, and AK</w:t>
      </w:r>
    </w:p>
  </w:comment>
  <w:comment w:id="145" w:author="Michel, Nicole" w:date="2018-10-17T14:36:00Z" w:initials="MN">
    <w:p w14:paraId="4A79D6DF" w14:textId="12E9735E" w:rsidR="00E711F7" w:rsidRDefault="00E711F7">
      <w:pPr>
        <w:pStyle w:val="CommentText"/>
      </w:pPr>
      <w:r>
        <w:rPr>
          <w:rStyle w:val="CommentReference"/>
        </w:rPr>
        <w:annotationRef/>
      </w:r>
      <w:r>
        <w:t>Total AMRO count?</w:t>
      </w:r>
    </w:p>
  </w:comment>
  <w:comment w:id="150" w:author="Michel, Nicole" w:date="2018-10-17T14:49:00Z" w:initials="MN">
    <w:p w14:paraId="5161622E" w14:textId="4DD0BB5F" w:rsidR="00231B0D" w:rsidRDefault="00231B0D">
      <w:pPr>
        <w:pStyle w:val="CommentText"/>
      </w:pPr>
      <w:r>
        <w:rPr>
          <w:rStyle w:val="CommentReference"/>
        </w:rPr>
        <w:annotationRef/>
      </w:r>
      <w:r>
        <w:t>So how does it deal with grid cells with no circles? Is it imputing some sort of spatially-structured mean coming from the random and fixed effects? What would alpha be in these cases? A brief explanation either here or in the model section would be helpful</w:t>
      </w:r>
    </w:p>
  </w:comment>
  <w:comment w:id="151" w:author="Michel, Nicole" w:date="2018-10-17T15:49:00Z" w:initials="MN">
    <w:p w14:paraId="38CCFBBE" w14:textId="346F188D" w:rsidR="00701226" w:rsidRDefault="00701226">
      <w:pPr>
        <w:pStyle w:val="CommentText"/>
      </w:pPr>
      <w:r>
        <w:rPr>
          <w:rStyle w:val="CommentReference"/>
        </w:rPr>
        <w:annotationRef/>
      </w:r>
      <w:r>
        <w:t>Framework?</w:t>
      </w:r>
    </w:p>
  </w:comment>
  <w:comment w:id="152" w:author="Michel, Nicole" w:date="2018-10-17T15:50:00Z" w:initials="MN">
    <w:p w14:paraId="662AFD4B" w14:textId="551F3114" w:rsidR="00701226" w:rsidRDefault="00701226">
      <w:pPr>
        <w:pStyle w:val="CommentText"/>
      </w:pPr>
      <w:r>
        <w:rPr>
          <w:rStyle w:val="CommentReference"/>
        </w:rPr>
        <w:annotationRef/>
      </w:r>
      <w:r>
        <w:t>Why ICAR here and CAR above?</w:t>
      </w:r>
    </w:p>
  </w:comment>
  <w:comment w:id="153" w:author="Michel, Nicole" w:date="2018-10-17T15:51:00Z" w:initials="MN">
    <w:p w14:paraId="3A5BFD20" w14:textId="5E8074D2" w:rsidR="00701226" w:rsidRDefault="00701226">
      <w:pPr>
        <w:pStyle w:val="CommentText"/>
      </w:pPr>
      <w:r>
        <w:rPr>
          <w:rStyle w:val="CommentReference"/>
        </w:rPr>
        <w:annotationRef/>
      </w:r>
      <w:r w:rsidR="00B47C95">
        <w:t>I haven’t</w:t>
      </w:r>
      <w:r>
        <w:t xml:space="preserve"> heard of a penalized complexity prior before, is this an INLA</w:t>
      </w:r>
      <w:r w:rsidR="00B47C95">
        <w:t>-specific</w:t>
      </w:r>
      <w:r>
        <w:t xml:space="preserve"> thing? Regardless, since I doubt it’s commonly known to likely readers, please provide or describe the form of this prior</w:t>
      </w:r>
    </w:p>
  </w:comment>
  <w:comment w:id="154" w:author="Michel, Nicole" w:date="2018-10-17T15:50:00Z" w:initials="MN">
    <w:p w14:paraId="3AE4B9F3" w14:textId="6D6EE38B" w:rsidR="00701226" w:rsidRDefault="00701226">
      <w:pPr>
        <w:pStyle w:val="CommentText"/>
      </w:pPr>
      <w:r>
        <w:rPr>
          <w:rStyle w:val="CommentReference"/>
        </w:rPr>
        <w:annotationRef/>
      </w:r>
      <w:r>
        <w:t>This is different from the alpha in the model, right? Can you use a different symbol?</w:t>
      </w:r>
    </w:p>
  </w:comment>
  <w:comment w:id="155" w:author="Michel, Nicole" w:date="2018-10-17T15:53:00Z" w:initials="MN">
    <w:p w14:paraId="30AF64E7" w14:textId="578D2390" w:rsidR="00B47C95" w:rsidRDefault="00B47C95">
      <w:pPr>
        <w:pStyle w:val="CommentText"/>
      </w:pPr>
      <w:r>
        <w:rPr>
          <w:rStyle w:val="CommentReference"/>
        </w:rPr>
        <w:annotationRef/>
      </w:r>
      <w:r>
        <w:t>Why does this PC prior have a lambda prior, when the previous ones had U and alpha?</w:t>
      </w:r>
    </w:p>
  </w:comment>
  <w:comment w:id="156" w:author="Michel, Nicole" w:date="2018-10-17T15:55:00Z" w:initials="MN">
    <w:p w14:paraId="668989A1" w14:textId="74FB2969" w:rsidR="00B47C95" w:rsidRDefault="00B47C95">
      <w:pPr>
        <w:pStyle w:val="CommentText"/>
      </w:pPr>
      <w:r>
        <w:rPr>
          <w:rStyle w:val="CommentReference"/>
        </w:rPr>
        <w:annotationRef/>
      </w:r>
      <w:r>
        <w:t>Fair enough, but I think you should still provide a brief (~one sentence) description of them here, since they may be unfamiliar to many</w:t>
      </w:r>
    </w:p>
  </w:comment>
  <w:comment w:id="161" w:author="Michel, Nicole" w:date="2018-10-17T16:00:00Z" w:initials="MN">
    <w:p w14:paraId="5EEEB3D0" w14:textId="32E78321" w:rsidR="00B47C95" w:rsidRDefault="00B47C95">
      <w:pPr>
        <w:pStyle w:val="CommentText"/>
      </w:pPr>
      <w:r>
        <w:rPr>
          <w:rStyle w:val="CommentReference"/>
        </w:rPr>
        <w:annotationRef/>
      </w:r>
      <w:r>
        <w:t xml:space="preserve">Are these related to information theory criteria? I’m guessing the first is based on some form of cross-validation, but </w:t>
      </w:r>
      <w:r w:rsidR="00414857">
        <w:t>what class of model validation test is CPO?</w:t>
      </w:r>
      <w:r>
        <w:t xml:space="preserve"> Can you give a brief (~one se</w:t>
      </w:r>
      <w:r w:rsidR="00414857">
        <w:t>ntence) high-level description?</w:t>
      </w:r>
    </w:p>
  </w:comment>
  <w:comment w:id="164" w:author="Michel, Nicole" w:date="2018-10-17T16:06:00Z" w:initials="MN">
    <w:p w14:paraId="2D207878" w14:textId="01D2FDDA" w:rsidR="00414857" w:rsidRDefault="00414857">
      <w:pPr>
        <w:pStyle w:val="CommentText"/>
      </w:pPr>
      <w:r>
        <w:rPr>
          <w:rStyle w:val="CommentReference"/>
        </w:rPr>
        <w:annotationRef/>
      </w:r>
      <w:r>
        <w:t>And CPO values?</w:t>
      </w:r>
    </w:p>
  </w:comment>
  <w:comment w:id="165" w:author="Michel, Nicole" w:date="2018-10-17T16:09:00Z" w:initials="MN">
    <w:p w14:paraId="0433C1EB" w14:textId="4CD31119" w:rsidR="00414857" w:rsidRDefault="00414857">
      <w:pPr>
        <w:pStyle w:val="CommentText"/>
      </w:pPr>
      <w:r>
        <w:rPr>
          <w:rStyle w:val="CommentReference"/>
        </w:rPr>
        <w:annotationRef/>
      </w:r>
      <w:r>
        <w:t>This answers my earlier question. This should be mentioned earlier</w:t>
      </w:r>
    </w:p>
  </w:comment>
  <w:comment w:id="166" w:author="Michel, Nicole" w:date="2018-10-17T16:12:00Z" w:initials="MN">
    <w:p w14:paraId="59084770" w14:textId="47B4F6A6" w:rsidR="00414857" w:rsidRDefault="00414857">
      <w:pPr>
        <w:pStyle w:val="CommentText"/>
      </w:pPr>
      <w:r>
        <w:rPr>
          <w:rStyle w:val="CommentReference"/>
        </w:rPr>
        <w:annotationRef/>
      </w:r>
      <w:r>
        <w:t>Am I recalling correctly that higher-level trends in the standard approach are calculated by summing the annual indices and estimating the trend for the summed indices, rather than averaging trends across nested strata? If that’s the case, the credible intervals will differ between the two approaches in part because of the trend aggregation method – not because the differences in the underlying analytical method</w:t>
      </w:r>
      <w:r w:rsidR="00072A30">
        <w:t>, correct?</w:t>
      </w:r>
    </w:p>
  </w:comment>
  <w:comment w:id="167" w:author="Michel, Nicole" w:date="2018-10-17T16:15:00Z" w:initials="MN">
    <w:p w14:paraId="697178CF" w14:textId="2CB8BDB2" w:rsidR="00072A30" w:rsidRDefault="00072A30">
      <w:pPr>
        <w:pStyle w:val="CommentText"/>
      </w:pPr>
      <w:r>
        <w:rPr>
          <w:rStyle w:val="CommentReference"/>
        </w:rPr>
        <w:annotationRef/>
      </w:r>
      <w:r>
        <w:t>Amazing!!</w:t>
      </w:r>
    </w:p>
  </w:comment>
  <w:comment w:id="169" w:author="Michel, Nicole" w:date="2018-10-17T16:16:00Z" w:initials="MN">
    <w:p w14:paraId="0043D09C" w14:textId="3F0BDD3E" w:rsidR="00072A30" w:rsidRDefault="00072A30">
      <w:pPr>
        <w:pStyle w:val="CommentText"/>
      </w:pPr>
      <w:r>
        <w:rPr>
          <w:rStyle w:val="CommentReference"/>
        </w:rPr>
        <w:annotationRef/>
      </w:r>
      <w:r>
        <w:t xml:space="preserve">Since you don’t show, or estimate correlations with, temperatures here, I think it’s best to describe the distribution in geographic rather than climatic terms. </w:t>
      </w:r>
    </w:p>
  </w:comment>
  <w:comment w:id="172" w:author="Michel, Nicole" w:date="2018-10-17T16:31:00Z" w:initials="MN">
    <w:p w14:paraId="6317A5A2" w14:textId="6446E3DF" w:rsidR="008B2611" w:rsidRDefault="008B2611">
      <w:pPr>
        <w:pStyle w:val="CommentText"/>
      </w:pPr>
      <w:r>
        <w:rPr>
          <w:rStyle w:val="CommentReference"/>
        </w:rPr>
        <w:annotationRef/>
      </w:r>
      <w:r>
        <w:t>Are you sure of the direction of causality here (i.e., that it’s not that few robins were seen because of limited effort)?</w:t>
      </w:r>
    </w:p>
  </w:comment>
  <w:comment w:id="174" w:author="Michel, Nicole" w:date="2018-10-17T16:37:00Z" w:initials="MN">
    <w:p w14:paraId="767253D7" w14:textId="495B6915" w:rsidR="00D5621D" w:rsidRDefault="00D5621D">
      <w:pPr>
        <w:pStyle w:val="CommentText"/>
      </w:pPr>
      <w:r>
        <w:rPr>
          <w:rStyle w:val="CommentReference"/>
        </w:rPr>
        <w:annotationRef/>
      </w:r>
      <w:r>
        <w:t>This is a deduction rather than a direct description of the result, so I think this should be moved to the Discussion. Here, just describe the N-S gradient in trends</w:t>
      </w:r>
      <w:r w:rsidR="00821122">
        <w:t>. Then in the Discussion flesh this out into a full paragraph discussing range shifts</w:t>
      </w:r>
    </w:p>
  </w:comment>
  <w:comment w:id="175" w:author="Michel, Nicole" w:date="2018-10-17T16:44:00Z" w:initials="MN">
    <w:p w14:paraId="32DDC05A" w14:textId="71C716DB" w:rsidR="00D5621D" w:rsidRDefault="00D5621D">
      <w:pPr>
        <w:pStyle w:val="CommentText"/>
      </w:pPr>
      <w:r>
        <w:rPr>
          <w:rStyle w:val="CommentReference"/>
        </w:rPr>
        <w:annotationRef/>
      </w:r>
      <w:r>
        <w:t>There’s no reporting of PIT or CPO values in the results. How well did the models fit?</w:t>
      </w:r>
    </w:p>
  </w:comment>
  <w:comment w:id="176" w:author="Michel, Nicole" w:date="2018-10-17T16:47:00Z" w:initials="MN">
    <w:p w14:paraId="31D122AB" w14:textId="0D686C8A" w:rsidR="00390D15" w:rsidRDefault="00390D15">
      <w:pPr>
        <w:pStyle w:val="CommentText"/>
      </w:pPr>
      <w:r>
        <w:rPr>
          <w:rStyle w:val="CommentReference"/>
        </w:rPr>
        <w:annotationRef/>
      </w:r>
      <w:r>
        <w:t>As Gary and I commented on the TRBL manuscript, Discussions should start with a statement of your biggest, coolest result. What is the take-home message you want people to walk away with?</w:t>
      </w:r>
    </w:p>
  </w:comment>
  <w:comment w:id="182" w:author="Michel, Nicole" w:date="2018-10-17T16:53:00Z" w:initials="MN">
    <w:p w14:paraId="79C5E10F" w14:textId="77777777" w:rsidR="00390D15" w:rsidRDefault="00390D15">
      <w:pPr>
        <w:pStyle w:val="CommentText"/>
      </w:pPr>
      <w:r>
        <w:rPr>
          <w:rStyle w:val="CommentReference"/>
        </w:rPr>
        <w:annotationRef/>
      </w:r>
      <w:r>
        <w:t>This is good. Pull this out into a separate paragraph and flesh it out a lot more. This is an ecology journal. What does this cool new method mean ecologically? What opportunities does it open up? How have we been limited in our ecological inference by the coarse spatial resolution, and how does this solve that problem?</w:t>
      </w:r>
    </w:p>
    <w:p w14:paraId="22DADC2A" w14:textId="77777777" w:rsidR="00390D15" w:rsidRDefault="00390D15">
      <w:pPr>
        <w:pStyle w:val="CommentText"/>
      </w:pPr>
    </w:p>
    <w:p w14:paraId="3B6A307F" w14:textId="021F6E1E" w:rsidR="00390D15" w:rsidRDefault="00390D15">
      <w:pPr>
        <w:pStyle w:val="CommentText"/>
      </w:pPr>
      <w:r>
        <w:t>See my comment in the Intro about natural vs ecological populations. This is a good thing to tie in here</w:t>
      </w:r>
    </w:p>
  </w:comment>
  <w:comment w:id="183" w:author="Michel, Nicole" w:date="2018-10-17T16:56:00Z" w:initials="MN">
    <w:p w14:paraId="230C427C" w14:textId="59FE3CA4" w:rsidR="00390D15" w:rsidRDefault="00390D15">
      <w:pPr>
        <w:pStyle w:val="CommentText"/>
      </w:pPr>
      <w:r>
        <w:rPr>
          <w:rStyle w:val="CommentReference"/>
        </w:rPr>
        <w:annotationRef/>
      </w:r>
      <w:r>
        <w:t>Do you mean grid cells with and without circles?</w:t>
      </w:r>
    </w:p>
  </w:comment>
  <w:comment w:id="184" w:author="Michel, Nicole" w:date="2018-10-17T16:57:00Z" w:initials="MN">
    <w:p w14:paraId="679D0004" w14:textId="38403D66" w:rsidR="00821122" w:rsidRDefault="00821122">
      <w:pPr>
        <w:pStyle w:val="CommentText"/>
      </w:pPr>
      <w:r>
        <w:rPr>
          <w:rStyle w:val="CommentReference"/>
        </w:rPr>
        <w:annotationRef/>
      </w:r>
      <w:r>
        <w:t>More specifically CBC circles are most common in or near cities or other populated areas. Moreover, in my experience, they’re often preferentially located in areas known to be good for birds (e.g., here in Vancouver one of the counts is centered on a wildlife refuge with great habitat for wintering waterfowl).  So CBC circles are almost certainly non-representative of strata-wide habitat. Flesh this out further.</w:t>
      </w:r>
    </w:p>
  </w:comment>
  <w:comment w:id="185" w:author="Michel, Nicole" w:date="2018-10-17T17:00:00Z" w:initials="MN">
    <w:p w14:paraId="06690071" w14:textId="4DA73C98" w:rsidR="00821122" w:rsidRDefault="00821122">
      <w:pPr>
        <w:pStyle w:val="CommentText"/>
      </w:pPr>
      <w:r>
        <w:rPr>
          <w:rStyle w:val="CommentReference"/>
        </w:rPr>
        <w:annotationRef/>
      </w:r>
      <w:r>
        <w:t>That was on your laptop, not the server or Azure?!? WOW</w:t>
      </w:r>
    </w:p>
  </w:comment>
  <w:comment w:id="186" w:author="Michel, Nicole" w:date="2018-10-17T17:01:00Z" w:initials="MN">
    <w:p w14:paraId="7FBABE07" w14:textId="2554903C" w:rsidR="00821122" w:rsidRDefault="00821122">
      <w:pPr>
        <w:pStyle w:val="CommentText"/>
      </w:pPr>
      <w:r>
        <w:rPr>
          <w:rStyle w:val="CommentReference"/>
        </w:rPr>
        <w:annotationRef/>
      </w:r>
      <w:r>
        <w:t>You’ve covered the statistical aspects thoroughly, but the Discussion – like the Intro – needs a lot more ecological context to get into an ecological journal. Again, take a look at Soykan et al , the Bled SVC paper, and/or some of the BBS papers as models of how technical modeling advances should be framed within the context of how they affect – and hopefully improve – our understanding of species ecology and conservation.</w:t>
      </w:r>
    </w:p>
  </w:comment>
  <w:comment w:id="188" w:author="Michel, Nicole" w:date="2018-10-17T17:04:00Z" w:initials="MN">
    <w:p w14:paraId="04F9EC77" w14:textId="5A5310ED" w:rsidR="00821122" w:rsidRDefault="00821122">
      <w:pPr>
        <w:pStyle w:val="CommentText"/>
      </w:pPr>
      <w:r>
        <w:rPr>
          <w:rStyle w:val="CommentReference"/>
        </w:rPr>
        <w:annotationRef/>
      </w:r>
      <w:r>
        <w:t xml:space="preserve">Is it possible to show the symbols themselves in the legen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8A3FF5" w15:done="0"/>
  <w15:commentEx w15:paraId="5CC46202" w15:done="0"/>
  <w15:commentEx w15:paraId="1025B405" w15:done="0"/>
  <w15:commentEx w15:paraId="0DD9DD45" w15:done="0"/>
  <w15:commentEx w15:paraId="53F9589A" w15:done="0"/>
  <w15:commentEx w15:paraId="0F63227C" w15:done="0"/>
  <w15:commentEx w15:paraId="15584B32" w15:done="0"/>
  <w15:commentEx w15:paraId="77B0D789" w15:done="0"/>
  <w15:commentEx w15:paraId="42DC5D22" w15:done="0"/>
  <w15:commentEx w15:paraId="4BA8841F" w15:done="0"/>
  <w15:commentEx w15:paraId="5A35602D" w15:done="0"/>
  <w15:commentEx w15:paraId="3503697D" w15:done="0"/>
  <w15:commentEx w15:paraId="5A510C28" w15:done="0"/>
  <w15:commentEx w15:paraId="69224122" w15:done="0"/>
  <w15:commentEx w15:paraId="5D2A7450" w15:done="0"/>
  <w15:commentEx w15:paraId="65DD87FF" w15:done="0"/>
  <w15:commentEx w15:paraId="0D22C0CA" w15:done="0"/>
  <w15:commentEx w15:paraId="6E838C92" w15:done="0"/>
  <w15:commentEx w15:paraId="664FE377" w15:done="0"/>
  <w15:commentEx w15:paraId="4A79D6DF" w15:done="0"/>
  <w15:commentEx w15:paraId="5161622E" w15:done="0"/>
  <w15:commentEx w15:paraId="38CCFBBE" w15:done="0"/>
  <w15:commentEx w15:paraId="662AFD4B" w15:done="0"/>
  <w15:commentEx w15:paraId="3A5BFD20" w15:done="0"/>
  <w15:commentEx w15:paraId="3AE4B9F3" w15:done="0"/>
  <w15:commentEx w15:paraId="30AF64E7" w15:done="0"/>
  <w15:commentEx w15:paraId="668989A1" w15:done="0"/>
  <w15:commentEx w15:paraId="5EEEB3D0" w15:done="0"/>
  <w15:commentEx w15:paraId="2D207878" w15:done="0"/>
  <w15:commentEx w15:paraId="0433C1EB" w15:done="0"/>
  <w15:commentEx w15:paraId="59084770" w15:done="0"/>
  <w15:commentEx w15:paraId="697178CF" w15:done="0"/>
  <w15:commentEx w15:paraId="0043D09C" w15:done="0"/>
  <w15:commentEx w15:paraId="6317A5A2" w15:done="0"/>
  <w15:commentEx w15:paraId="767253D7" w15:done="0"/>
  <w15:commentEx w15:paraId="32DDC05A" w15:done="0"/>
  <w15:commentEx w15:paraId="31D122AB" w15:done="0"/>
  <w15:commentEx w15:paraId="3B6A307F" w15:done="0"/>
  <w15:commentEx w15:paraId="230C427C" w15:done="0"/>
  <w15:commentEx w15:paraId="679D0004" w15:done="0"/>
  <w15:commentEx w15:paraId="06690071" w15:done="0"/>
  <w15:commentEx w15:paraId="7FBABE07" w15:done="0"/>
  <w15:commentEx w15:paraId="04F9EC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24495" w14:textId="77777777" w:rsidR="00422574" w:rsidRDefault="00422574" w:rsidP="00AA3006">
      <w:pPr>
        <w:spacing w:after="0"/>
      </w:pPr>
      <w:r>
        <w:separator/>
      </w:r>
    </w:p>
  </w:endnote>
  <w:endnote w:type="continuationSeparator" w:id="0">
    <w:p w14:paraId="10B6F2D2" w14:textId="77777777" w:rsidR="00422574" w:rsidRDefault="00422574"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14:paraId="6CBFC3E4" w14:textId="6BBF954F" w:rsidR="0095096E" w:rsidRDefault="0095096E">
        <w:pPr>
          <w:pStyle w:val="Footer"/>
          <w:jc w:val="center"/>
        </w:pPr>
        <w:r>
          <w:fldChar w:fldCharType="begin"/>
        </w:r>
        <w:r>
          <w:instrText xml:space="preserve"> PAGE   \* MERGEFORMAT </w:instrText>
        </w:r>
        <w:r>
          <w:fldChar w:fldCharType="separate"/>
        </w:r>
        <w:r w:rsidR="00821122">
          <w:rPr>
            <w:noProof/>
          </w:rPr>
          <w:t>23</w:t>
        </w:r>
        <w:r>
          <w:rPr>
            <w:noProof/>
          </w:rPr>
          <w:fldChar w:fldCharType="end"/>
        </w:r>
      </w:p>
    </w:sdtContent>
  </w:sdt>
  <w:p w14:paraId="13CAE5DC" w14:textId="77777777" w:rsidR="0095096E" w:rsidRDefault="00950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C7678" w14:textId="77777777" w:rsidR="00422574" w:rsidRDefault="00422574" w:rsidP="00AA3006">
      <w:pPr>
        <w:spacing w:after="0"/>
      </w:pPr>
      <w:r>
        <w:separator/>
      </w:r>
    </w:p>
  </w:footnote>
  <w:footnote w:type="continuationSeparator" w:id="0">
    <w:p w14:paraId="5812C262" w14:textId="77777777" w:rsidR="00422574" w:rsidRDefault="00422574" w:rsidP="00AA300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 Nicole">
    <w15:presenceInfo w15:providerId="AD" w15:userId="S-1-5-21-583907252-1500820517-725345543-22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41564"/>
    <w:rsid w:val="00052F6A"/>
    <w:rsid w:val="0006411A"/>
    <w:rsid w:val="0007273F"/>
    <w:rsid w:val="00072A30"/>
    <w:rsid w:val="00074384"/>
    <w:rsid w:val="00094815"/>
    <w:rsid w:val="000A556E"/>
    <w:rsid w:val="000A6E11"/>
    <w:rsid w:val="000B3267"/>
    <w:rsid w:val="000B45C6"/>
    <w:rsid w:val="000E1E47"/>
    <w:rsid w:val="000F3BD4"/>
    <w:rsid w:val="00132A65"/>
    <w:rsid w:val="00141691"/>
    <w:rsid w:val="001513A3"/>
    <w:rsid w:val="0015440E"/>
    <w:rsid w:val="00172713"/>
    <w:rsid w:val="00176A6A"/>
    <w:rsid w:val="001A33F4"/>
    <w:rsid w:val="001C0838"/>
    <w:rsid w:val="001D2A93"/>
    <w:rsid w:val="00200B8C"/>
    <w:rsid w:val="00215638"/>
    <w:rsid w:val="002312C4"/>
    <w:rsid w:val="00231B0D"/>
    <w:rsid w:val="00234AF4"/>
    <w:rsid w:val="0024113D"/>
    <w:rsid w:val="00242883"/>
    <w:rsid w:val="00244BA0"/>
    <w:rsid w:val="002464AF"/>
    <w:rsid w:val="00252CB5"/>
    <w:rsid w:val="0025656D"/>
    <w:rsid w:val="00256E5E"/>
    <w:rsid w:val="0026189E"/>
    <w:rsid w:val="00264FA3"/>
    <w:rsid w:val="00284B77"/>
    <w:rsid w:val="0029171D"/>
    <w:rsid w:val="00296FA5"/>
    <w:rsid w:val="002C4A4F"/>
    <w:rsid w:val="002E03CF"/>
    <w:rsid w:val="002E79E3"/>
    <w:rsid w:val="002F3E59"/>
    <w:rsid w:val="00305174"/>
    <w:rsid w:val="00325941"/>
    <w:rsid w:val="00327EFA"/>
    <w:rsid w:val="00332A3A"/>
    <w:rsid w:val="00334110"/>
    <w:rsid w:val="003377CC"/>
    <w:rsid w:val="0036241A"/>
    <w:rsid w:val="00370336"/>
    <w:rsid w:val="00390D15"/>
    <w:rsid w:val="00393E60"/>
    <w:rsid w:val="003B578C"/>
    <w:rsid w:val="003B788E"/>
    <w:rsid w:val="003D2A9E"/>
    <w:rsid w:val="003E0990"/>
    <w:rsid w:val="003E4C50"/>
    <w:rsid w:val="003E56E4"/>
    <w:rsid w:val="003F04D5"/>
    <w:rsid w:val="003F11DE"/>
    <w:rsid w:val="004008E7"/>
    <w:rsid w:val="00414857"/>
    <w:rsid w:val="00422574"/>
    <w:rsid w:val="00426191"/>
    <w:rsid w:val="0042704C"/>
    <w:rsid w:val="004400E7"/>
    <w:rsid w:val="004746E3"/>
    <w:rsid w:val="00485372"/>
    <w:rsid w:val="00492932"/>
    <w:rsid w:val="004A35A6"/>
    <w:rsid w:val="004C13DB"/>
    <w:rsid w:val="004C7026"/>
    <w:rsid w:val="004D26C0"/>
    <w:rsid w:val="004E0773"/>
    <w:rsid w:val="004E4711"/>
    <w:rsid w:val="004F7A13"/>
    <w:rsid w:val="005040D3"/>
    <w:rsid w:val="00534555"/>
    <w:rsid w:val="00552CB5"/>
    <w:rsid w:val="005640FC"/>
    <w:rsid w:val="005732A1"/>
    <w:rsid w:val="00593004"/>
    <w:rsid w:val="005A3FCA"/>
    <w:rsid w:val="005A429B"/>
    <w:rsid w:val="005B3576"/>
    <w:rsid w:val="005D07B2"/>
    <w:rsid w:val="005E5120"/>
    <w:rsid w:val="006267B2"/>
    <w:rsid w:val="00646365"/>
    <w:rsid w:val="0065441B"/>
    <w:rsid w:val="006A59AC"/>
    <w:rsid w:val="006C568F"/>
    <w:rsid w:val="006D5FE0"/>
    <w:rsid w:val="006F41FF"/>
    <w:rsid w:val="00701226"/>
    <w:rsid w:val="00703A03"/>
    <w:rsid w:val="00705DD9"/>
    <w:rsid w:val="00711F2D"/>
    <w:rsid w:val="00721AEB"/>
    <w:rsid w:val="00750108"/>
    <w:rsid w:val="007655A1"/>
    <w:rsid w:val="00767C56"/>
    <w:rsid w:val="00772480"/>
    <w:rsid w:val="007861A1"/>
    <w:rsid w:val="0079226C"/>
    <w:rsid w:val="00796C7A"/>
    <w:rsid w:val="007A1F9E"/>
    <w:rsid w:val="007B72CE"/>
    <w:rsid w:val="007C1AD7"/>
    <w:rsid w:val="007D2D0B"/>
    <w:rsid w:val="007D3186"/>
    <w:rsid w:val="007D413B"/>
    <w:rsid w:val="007E36DD"/>
    <w:rsid w:val="00820A85"/>
    <w:rsid w:val="00821122"/>
    <w:rsid w:val="00824247"/>
    <w:rsid w:val="00825029"/>
    <w:rsid w:val="008307A9"/>
    <w:rsid w:val="00860A83"/>
    <w:rsid w:val="00863FDB"/>
    <w:rsid w:val="0086528B"/>
    <w:rsid w:val="0087368E"/>
    <w:rsid w:val="008750AB"/>
    <w:rsid w:val="008827CF"/>
    <w:rsid w:val="00883A30"/>
    <w:rsid w:val="0088687F"/>
    <w:rsid w:val="008870AF"/>
    <w:rsid w:val="008B1A21"/>
    <w:rsid w:val="008B2611"/>
    <w:rsid w:val="008B4602"/>
    <w:rsid w:val="008B4C56"/>
    <w:rsid w:val="008B7AD8"/>
    <w:rsid w:val="008E65B1"/>
    <w:rsid w:val="008F2D46"/>
    <w:rsid w:val="00901670"/>
    <w:rsid w:val="009072D6"/>
    <w:rsid w:val="0095096E"/>
    <w:rsid w:val="0095135C"/>
    <w:rsid w:val="00977BA1"/>
    <w:rsid w:val="0098171A"/>
    <w:rsid w:val="00990630"/>
    <w:rsid w:val="0099356A"/>
    <w:rsid w:val="009935F8"/>
    <w:rsid w:val="009A1696"/>
    <w:rsid w:val="009A7115"/>
    <w:rsid w:val="009C2786"/>
    <w:rsid w:val="009D0004"/>
    <w:rsid w:val="009D0A8D"/>
    <w:rsid w:val="009E56AA"/>
    <w:rsid w:val="009F0785"/>
    <w:rsid w:val="00A00968"/>
    <w:rsid w:val="00A03BFC"/>
    <w:rsid w:val="00A03F3C"/>
    <w:rsid w:val="00A07CF7"/>
    <w:rsid w:val="00A116FD"/>
    <w:rsid w:val="00A160EC"/>
    <w:rsid w:val="00A227A9"/>
    <w:rsid w:val="00A46AD2"/>
    <w:rsid w:val="00A52D44"/>
    <w:rsid w:val="00A55DBB"/>
    <w:rsid w:val="00A62F09"/>
    <w:rsid w:val="00A64EA1"/>
    <w:rsid w:val="00A6788A"/>
    <w:rsid w:val="00A75924"/>
    <w:rsid w:val="00A82829"/>
    <w:rsid w:val="00AA3006"/>
    <w:rsid w:val="00AA5886"/>
    <w:rsid w:val="00AB6074"/>
    <w:rsid w:val="00AD6F41"/>
    <w:rsid w:val="00AE3690"/>
    <w:rsid w:val="00AE46B2"/>
    <w:rsid w:val="00AF2D68"/>
    <w:rsid w:val="00AF4688"/>
    <w:rsid w:val="00B02358"/>
    <w:rsid w:val="00B04D21"/>
    <w:rsid w:val="00B13751"/>
    <w:rsid w:val="00B15988"/>
    <w:rsid w:val="00B27D74"/>
    <w:rsid w:val="00B434C5"/>
    <w:rsid w:val="00B43E21"/>
    <w:rsid w:val="00B47C95"/>
    <w:rsid w:val="00B62813"/>
    <w:rsid w:val="00B678FB"/>
    <w:rsid w:val="00B81ED4"/>
    <w:rsid w:val="00BA0E7B"/>
    <w:rsid w:val="00BC6601"/>
    <w:rsid w:val="00BE1458"/>
    <w:rsid w:val="00BE7780"/>
    <w:rsid w:val="00C07439"/>
    <w:rsid w:val="00C119F0"/>
    <w:rsid w:val="00C2296C"/>
    <w:rsid w:val="00C45065"/>
    <w:rsid w:val="00C50B69"/>
    <w:rsid w:val="00C57F76"/>
    <w:rsid w:val="00C62F14"/>
    <w:rsid w:val="00C721F9"/>
    <w:rsid w:val="00C92907"/>
    <w:rsid w:val="00C94AE7"/>
    <w:rsid w:val="00CB451C"/>
    <w:rsid w:val="00CD027C"/>
    <w:rsid w:val="00CD75F0"/>
    <w:rsid w:val="00CE134E"/>
    <w:rsid w:val="00D03C97"/>
    <w:rsid w:val="00D23C51"/>
    <w:rsid w:val="00D4218A"/>
    <w:rsid w:val="00D52421"/>
    <w:rsid w:val="00D551FC"/>
    <w:rsid w:val="00D5621D"/>
    <w:rsid w:val="00D86C0E"/>
    <w:rsid w:val="00D91948"/>
    <w:rsid w:val="00D92643"/>
    <w:rsid w:val="00D963C0"/>
    <w:rsid w:val="00DC771B"/>
    <w:rsid w:val="00DD1862"/>
    <w:rsid w:val="00DE2BC8"/>
    <w:rsid w:val="00DF025D"/>
    <w:rsid w:val="00E010E4"/>
    <w:rsid w:val="00E01C6F"/>
    <w:rsid w:val="00E024A1"/>
    <w:rsid w:val="00E50CB8"/>
    <w:rsid w:val="00E5537D"/>
    <w:rsid w:val="00E711F7"/>
    <w:rsid w:val="00E920E3"/>
    <w:rsid w:val="00ED6C34"/>
    <w:rsid w:val="00ED7731"/>
    <w:rsid w:val="00EE17EA"/>
    <w:rsid w:val="00EE2DFF"/>
    <w:rsid w:val="00EE4AEF"/>
    <w:rsid w:val="00EF2A11"/>
    <w:rsid w:val="00EF7FB6"/>
    <w:rsid w:val="00F30B9B"/>
    <w:rsid w:val="00F414A7"/>
    <w:rsid w:val="00F47D26"/>
    <w:rsid w:val="00F503D0"/>
    <w:rsid w:val="00F62FA9"/>
    <w:rsid w:val="00F671B2"/>
    <w:rsid w:val="00F72BA2"/>
    <w:rsid w:val="00F74943"/>
    <w:rsid w:val="00F82E79"/>
    <w:rsid w:val="00FA3D75"/>
    <w:rsid w:val="00FB0F2B"/>
    <w:rsid w:val="00FB7970"/>
    <w:rsid w:val="00FC05D8"/>
    <w:rsid w:val="00FC494D"/>
    <w:rsid w:val="00FC5D32"/>
    <w:rsid w:val="00FC7AA9"/>
    <w:rsid w:val="00FD5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A0D9E"/>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 w:type="paragraph" w:styleId="BalloonText">
    <w:name w:val="Balloon Text"/>
    <w:basedOn w:val="Normal"/>
    <w:link w:val="BalloonTextChar"/>
    <w:uiPriority w:val="99"/>
    <w:semiHidden/>
    <w:unhideWhenUsed/>
    <w:rsid w:val="00B434C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C5"/>
    <w:rPr>
      <w:rFonts w:ascii="Segoe UI" w:hAnsi="Segoe UI" w:cs="Segoe UI"/>
      <w:sz w:val="18"/>
      <w:szCs w:val="18"/>
    </w:rPr>
  </w:style>
  <w:style w:type="character" w:styleId="CommentReference">
    <w:name w:val="annotation reference"/>
    <w:basedOn w:val="DefaultParagraphFont"/>
    <w:uiPriority w:val="99"/>
    <w:semiHidden/>
    <w:unhideWhenUsed/>
    <w:rsid w:val="001A33F4"/>
    <w:rPr>
      <w:sz w:val="16"/>
      <w:szCs w:val="16"/>
    </w:rPr>
  </w:style>
  <w:style w:type="paragraph" w:styleId="CommentText">
    <w:name w:val="annotation text"/>
    <w:basedOn w:val="Normal"/>
    <w:link w:val="CommentTextChar"/>
    <w:uiPriority w:val="99"/>
    <w:semiHidden/>
    <w:unhideWhenUsed/>
    <w:rsid w:val="001A33F4"/>
    <w:rPr>
      <w:sz w:val="20"/>
      <w:szCs w:val="20"/>
    </w:rPr>
  </w:style>
  <w:style w:type="character" w:customStyle="1" w:styleId="CommentTextChar">
    <w:name w:val="Comment Text Char"/>
    <w:basedOn w:val="DefaultParagraphFont"/>
    <w:link w:val="CommentText"/>
    <w:uiPriority w:val="99"/>
    <w:semiHidden/>
    <w:rsid w:val="001A33F4"/>
    <w:rPr>
      <w:sz w:val="20"/>
      <w:szCs w:val="20"/>
    </w:rPr>
  </w:style>
  <w:style w:type="paragraph" w:styleId="CommentSubject">
    <w:name w:val="annotation subject"/>
    <w:basedOn w:val="CommentText"/>
    <w:next w:val="CommentText"/>
    <w:link w:val="CommentSubjectChar"/>
    <w:uiPriority w:val="99"/>
    <w:semiHidden/>
    <w:unhideWhenUsed/>
    <w:rsid w:val="001A33F4"/>
    <w:rPr>
      <w:b/>
      <w:bCs/>
    </w:rPr>
  </w:style>
  <w:style w:type="character" w:customStyle="1" w:styleId="CommentSubjectChar">
    <w:name w:val="Comment Subject Char"/>
    <w:basedOn w:val="CommentTextChar"/>
    <w:link w:val="CommentSubject"/>
    <w:uiPriority w:val="99"/>
    <w:semiHidden/>
    <w:rsid w:val="001A33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0</TotalTime>
  <Pages>25</Pages>
  <Words>20997</Words>
  <Characters>119688</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4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ichel, Nicole</cp:lastModifiedBy>
  <cp:revision>5</cp:revision>
  <dcterms:created xsi:type="dcterms:W3CDTF">2018-10-16T22:28:00Z</dcterms:created>
  <dcterms:modified xsi:type="dcterms:W3CDTF">2018-10-1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7wq6htb"/&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